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202A135" w14:textId="5A6D92BC" w:rsidR="00712AD0" w:rsidRDefault="00E0147A" w:rsidP="00801291">
      <w:pPr>
        <w:spacing w:before="100" w:beforeAutospacing="1" w:after="100" w:afterAutospacing="1"/>
        <w:jc w:val="center"/>
        <w:outlineLvl w:val="1"/>
        <w:rPr>
          <w:rFonts w:ascii="Times New Roman" w:eastAsia="Times New Roman" w:hAnsi="Times New Roman" w:cs="Times New Roman"/>
          <w:b/>
          <w:bCs/>
          <w:sz w:val="36"/>
          <w:szCs w:val="36"/>
        </w:rPr>
      </w:pPr>
      <w:r>
        <w:rPr>
          <w:rFonts w:ascii="Times New Roman" w:eastAsia="Times New Roman" w:hAnsi="Times New Roman" w:cs="Times New Roman"/>
          <w:b/>
          <w:bCs/>
          <w:sz w:val="36"/>
          <w:szCs w:val="36"/>
        </w:rPr>
        <w:t>WQU MSc</w:t>
      </w:r>
      <w:r w:rsidR="00712AD0">
        <w:rPr>
          <w:rFonts w:ascii="Times New Roman" w:eastAsia="Times New Roman" w:hAnsi="Times New Roman" w:cs="Times New Roman"/>
          <w:b/>
          <w:bCs/>
          <w:sz w:val="36"/>
          <w:szCs w:val="36"/>
        </w:rPr>
        <w:t xml:space="preserve"> in Financial Engineering</w:t>
      </w:r>
    </w:p>
    <w:p w14:paraId="39EF11D8" w14:textId="77777777" w:rsidR="00712AD0" w:rsidRDefault="00712AD0" w:rsidP="00712AD0">
      <w:pPr>
        <w:spacing w:before="100" w:beforeAutospacing="1" w:after="100" w:afterAutospacing="1"/>
        <w:jc w:val="center"/>
        <w:outlineLvl w:val="1"/>
        <w:rPr>
          <w:rFonts w:ascii="Times New Roman" w:eastAsia="Times New Roman" w:hAnsi="Times New Roman" w:cs="Times New Roman"/>
          <w:b/>
          <w:bCs/>
          <w:sz w:val="36"/>
          <w:szCs w:val="36"/>
        </w:rPr>
      </w:pPr>
      <w:r>
        <w:rPr>
          <w:rFonts w:ascii="Times New Roman" w:eastAsia="Times New Roman" w:hAnsi="Times New Roman" w:cs="Times New Roman"/>
          <w:b/>
          <w:bCs/>
          <w:sz w:val="36"/>
          <w:szCs w:val="36"/>
        </w:rPr>
        <w:t>Course: Computational Finance</w:t>
      </w:r>
    </w:p>
    <w:p w14:paraId="238C7007" w14:textId="1C0B7ADF" w:rsidR="00801291" w:rsidRPr="00801291" w:rsidRDefault="00CC4899" w:rsidP="00801291">
      <w:pPr>
        <w:spacing w:before="100" w:beforeAutospacing="1" w:after="100" w:afterAutospacing="1"/>
        <w:jc w:val="center"/>
        <w:outlineLvl w:val="1"/>
        <w:rPr>
          <w:rFonts w:ascii="Times New Roman" w:eastAsia="Times New Roman" w:hAnsi="Times New Roman" w:cs="Times New Roman"/>
          <w:b/>
          <w:bCs/>
          <w:sz w:val="36"/>
          <w:szCs w:val="36"/>
        </w:rPr>
      </w:pPr>
      <w:r>
        <w:rPr>
          <w:rFonts w:ascii="Times New Roman" w:eastAsia="Times New Roman" w:hAnsi="Times New Roman" w:cs="Times New Roman"/>
          <w:b/>
          <w:bCs/>
          <w:sz w:val="36"/>
          <w:szCs w:val="36"/>
        </w:rPr>
        <w:t>Group</w:t>
      </w:r>
      <w:r w:rsidR="00712AD0" w:rsidRPr="00801291">
        <w:rPr>
          <w:rFonts w:ascii="Times New Roman" w:eastAsia="Times New Roman" w:hAnsi="Times New Roman" w:cs="Times New Roman"/>
          <w:b/>
          <w:bCs/>
          <w:sz w:val="36"/>
          <w:szCs w:val="36"/>
        </w:rPr>
        <w:t>work</w:t>
      </w:r>
      <w:r w:rsidR="00801291" w:rsidRPr="00801291">
        <w:rPr>
          <w:rFonts w:ascii="Times New Roman" w:eastAsia="Times New Roman" w:hAnsi="Times New Roman" w:cs="Times New Roman"/>
          <w:b/>
          <w:bCs/>
          <w:sz w:val="36"/>
          <w:szCs w:val="36"/>
        </w:rPr>
        <w:t xml:space="preserve"> Assignment Submission 1 M3</w:t>
      </w:r>
    </w:p>
    <w:p w14:paraId="5DB27DE1" w14:textId="77777777" w:rsidR="00C013D4" w:rsidRDefault="00C013D4" w:rsidP="00C013D4">
      <w:pPr>
        <w:spacing w:after="0"/>
        <w:rPr>
          <w:rFonts w:ascii="Times New Roman" w:eastAsia="Times New Roman" w:hAnsi="Times New Roman" w:cs="Times New Roman"/>
          <w:sz w:val="24"/>
          <w:szCs w:val="24"/>
        </w:rPr>
      </w:pPr>
    </w:p>
    <w:p w14:paraId="23940991" w14:textId="77777777" w:rsidR="00C013D4" w:rsidRDefault="00C013D4" w:rsidP="00C013D4">
      <w:pPr>
        <w:spacing w:after="0"/>
        <w:rPr>
          <w:rFonts w:ascii="Times New Roman" w:eastAsia="Times New Roman" w:hAnsi="Times New Roman" w:cs="Times New Roman"/>
          <w:sz w:val="24"/>
          <w:szCs w:val="24"/>
        </w:rPr>
      </w:pPr>
    </w:p>
    <w:p w14:paraId="013FB794" w14:textId="77777777" w:rsidR="00C013D4" w:rsidRDefault="00C013D4" w:rsidP="00C013D4">
      <w:pPr>
        <w:spacing w:after="0"/>
        <w:rPr>
          <w:rFonts w:ascii="Times New Roman" w:eastAsia="Times New Roman" w:hAnsi="Times New Roman" w:cs="Times New Roman"/>
          <w:sz w:val="24"/>
          <w:szCs w:val="24"/>
        </w:rPr>
      </w:pPr>
    </w:p>
    <w:p w14:paraId="04724937" w14:textId="77777777" w:rsidR="00815428" w:rsidRPr="00815428" w:rsidRDefault="00815428" w:rsidP="00815428">
      <w:pPr>
        <w:spacing w:after="0"/>
        <w:jc w:val="center"/>
        <w:rPr>
          <w:rFonts w:ascii="Times New Roman" w:eastAsia="Times New Roman" w:hAnsi="Times New Roman" w:cs="Times New Roman"/>
          <w:sz w:val="40"/>
          <w:szCs w:val="24"/>
        </w:rPr>
      </w:pPr>
      <w:r w:rsidRPr="00815428">
        <w:rPr>
          <w:rFonts w:ascii="Times New Roman" w:eastAsia="Times New Roman" w:hAnsi="Times New Roman" w:cs="Times New Roman"/>
          <w:sz w:val="40"/>
          <w:szCs w:val="24"/>
        </w:rPr>
        <w:t>Pricing a European up-a</w:t>
      </w:r>
      <w:r>
        <w:rPr>
          <w:rFonts w:ascii="Times New Roman" w:eastAsia="Times New Roman" w:hAnsi="Times New Roman" w:cs="Times New Roman"/>
          <w:sz w:val="40"/>
          <w:szCs w:val="24"/>
        </w:rPr>
        <w:t>nd-out call option held with a Risky C</w:t>
      </w:r>
      <w:r w:rsidRPr="00815428">
        <w:rPr>
          <w:rFonts w:ascii="Times New Roman" w:eastAsia="Times New Roman" w:hAnsi="Times New Roman" w:cs="Times New Roman"/>
          <w:sz w:val="40"/>
          <w:szCs w:val="24"/>
        </w:rPr>
        <w:t>ounterparty.</w:t>
      </w:r>
    </w:p>
    <w:p w14:paraId="2F6F690C" w14:textId="77777777" w:rsidR="00C013D4" w:rsidRPr="00C013D4" w:rsidRDefault="00C013D4" w:rsidP="00815428">
      <w:pPr>
        <w:spacing w:after="0"/>
        <w:jc w:val="center"/>
        <w:rPr>
          <w:rFonts w:ascii="Times New Roman" w:eastAsia="Times New Roman" w:hAnsi="Times New Roman" w:cs="Times New Roman"/>
          <w:sz w:val="40"/>
          <w:szCs w:val="24"/>
        </w:rPr>
      </w:pPr>
    </w:p>
    <w:p w14:paraId="601DBAD2" w14:textId="77777777" w:rsidR="007A0DAB" w:rsidRPr="00815428" w:rsidRDefault="00712AD0" w:rsidP="00815428">
      <w:pPr>
        <w:jc w:val="center"/>
        <w:rPr>
          <w:sz w:val="36"/>
        </w:rPr>
      </w:pPr>
      <w:r>
        <w:rPr>
          <w:sz w:val="36"/>
        </w:rPr>
        <w:t>by</w:t>
      </w:r>
    </w:p>
    <w:p w14:paraId="6F94F373" w14:textId="77777777" w:rsidR="00815428" w:rsidRDefault="00815428" w:rsidP="00815428">
      <w:pPr>
        <w:spacing w:after="0"/>
        <w:rPr>
          <w:rFonts w:ascii="Times New Roman" w:eastAsia="Times New Roman" w:hAnsi="Times New Roman" w:cs="Times New Roman"/>
          <w:sz w:val="24"/>
          <w:szCs w:val="24"/>
        </w:rPr>
      </w:pPr>
    </w:p>
    <w:p w14:paraId="404C6D2D" w14:textId="77777777" w:rsidR="00815428" w:rsidRDefault="00815428" w:rsidP="00815428">
      <w:pPr>
        <w:spacing w:after="0"/>
        <w:rPr>
          <w:rFonts w:ascii="Times New Roman" w:eastAsia="Times New Roman" w:hAnsi="Times New Roman" w:cs="Times New Roman"/>
          <w:sz w:val="24"/>
          <w:szCs w:val="24"/>
        </w:rPr>
      </w:pPr>
    </w:p>
    <w:p w14:paraId="4F052E7D" w14:textId="77777777" w:rsidR="00815428" w:rsidRPr="00C013D4" w:rsidRDefault="00915B18" w:rsidP="00815428">
      <w:pPr>
        <w:spacing w:after="0"/>
        <w:rPr>
          <w:rFonts w:ascii="Times New Roman" w:eastAsia="Times New Roman" w:hAnsi="Times New Roman" w:cs="Times New Roman"/>
          <w:sz w:val="28"/>
          <w:szCs w:val="24"/>
        </w:rPr>
      </w:pPr>
      <w:r>
        <w:rPr>
          <w:rFonts w:ascii="Times New Roman" w:eastAsia="Times New Roman" w:hAnsi="Times New Roman" w:cs="Times New Roman"/>
          <w:b/>
          <w:sz w:val="28"/>
          <w:szCs w:val="24"/>
        </w:rPr>
        <w:t>G</w:t>
      </w:r>
      <w:r w:rsidR="00815428" w:rsidRPr="00C013D4">
        <w:rPr>
          <w:rFonts w:ascii="Times New Roman" w:eastAsia="Times New Roman" w:hAnsi="Times New Roman" w:cs="Times New Roman"/>
          <w:b/>
          <w:sz w:val="28"/>
          <w:szCs w:val="24"/>
        </w:rPr>
        <w:t>roup members</w:t>
      </w:r>
      <w:r w:rsidR="00712AD0" w:rsidRPr="00F153E6">
        <w:rPr>
          <w:rFonts w:ascii="Times New Roman" w:eastAsia="Times New Roman" w:hAnsi="Times New Roman" w:cs="Times New Roman"/>
          <w:sz w:val="28"/>
          <w:szCs w:val="24"/>
        </w:rPr>
        <w:t>:</w:t>
      </w:r>
      <w:r w:rsidR="00815428" w:rsidRPr="00C013D4">
        <w:rPr>
          <w:rFonts w:ascii="Times New Roman" w:eastAsia="Times New Roman" w:hAnsi="Times New Roman" w:cs="Times New Roman"/>
          <w:sz w:val="28"/>
          <w:szCs w:val="24"/>
        </w:rPr>
        <w:t xml:space="preserve"> </w:t>
      </w:r>
    </w:p>
    <w:p w14:paraId="14D554C5" w14:textId="71BA2EE7" w:rsidR="00815428" w:rsidRPr="00F153E6" w:rsidRDefault="00BC1F8B" w:rsidP="00F153E6">
      <w:pPr>
        <w:jc w:val="right"/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</w:pPr>
      <w:hyperlink r:id="rId7" w:history="1">
        <w:r w:rsidR="00815428" w:rsidRPr="00C013D4">
          <w:rPr>
            <w:rFonts w:ascii="Times New Roman" w:eastAsia="Times New Roman" w:hAnsi="Times New Roman" w:cs="Times New Roman"/>
            <w:b/>
            <w:color w:val="000000" w:themeColor="text1"/>
            <w:sz w:val="28"/>
            <w:szCs w:val="24"/>
          </w:rPr>
          <w:t>Tewodro</w:t>
        </w:r>
        <w:r w:rsidR="00815428" w:rsidRPr="00C013D4">
          <w:rPr>
            <w:rFonts w:ascii="Times New Roman" w:eastAsia="Times New Roman" w:hAnsi="Times New Roman" w:cs="Times New Roman"/>
            <w:b/>
            <w:color w:val="000000" w:themeColor="text1"/>
            <w:sz w:val="28"/>
            <w:szCs w:val="24"/>
          </w:rPr>
          <w:t>s</w:t>
        </w:r>
        <w:r w:rsidR="00815428" w:rsidRPr="00C013D4">
          <w:rPr>
            <w:rFonts w:ascii="Times New Roman" w:eastAsia="Times New Roman" w:hAnsi="Times New Roman" w:cs="Times New Roman"/>
            <w:b/>
            <w:color w:val="000000" w:themeColor="text1"/>
            <w:sz w:val="28"/>
            <w:szCs w:val="24"/>
          </w:rPr>
          <w:t xml:space="preserve"> Ayalew (ttaayyll32@gmail.com)</w:t>
        </w:r>
      </w:hyperlink>
      <w:r w:rsidR="00815428" w:rsidRPr="00C013D4"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t xml:space="preserve"> </w:t>
      </w:r>
      <w:r w:rsidR="00815428" w:rsidRPr="00C013D4"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br/>
      </w:r>
      <w:hyperlink r:id="rId8" w:history="1">
        <w:r w:rsidR="00815428" w:rsidRPr="00C013D4">
          <w:rPr>
            <w:rFonts w:ascii="Times New Roman" w:eastAsia="Times New Roman" w:hAnsi="Times New Roman" w:cs="Times New Roman"/>
            <w:b/>
            <w:color w:val="000000" w:themeColor="text1"/>
            <w:sz w:val="28"/>
            <w:szCs w:val="24"/>
          </w:rPr>
          <w:t>Nicholas Munu (nicholasmunu@yahoo.com)</w:t>
        </w:r>
      </w:hyperlink>
      <w:r w:rsidR="00815428" w:rsidRPr="00C013D4"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t xml:space="preserve"> </w:t>
      </w:r>
      <w:r w:rsidR="00815428" w:rsidRPr="00C013D4"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br/>
      </w:r>
      <w:hyperlink r:id="rId9" w:history="1">
        <w:r w:rsidR="0073083E" w:rsidRPr="0073083E">
          <w:rPr>
            <w:rFonts w:ascii="Times New Roman" w:eastAsia="Times New Roman" w:hAnsi="Times New Roman" w:cs="Times New Roman"/>
            <w:b/>
            <w:color w:val="000000" w:themeColor="text1"/>
            <w:sz w:val="28"/>
            <w:szCs w:val="24"/>
          </w:rPr>
          <w:t>Nishan Agarwal (agarwalnishan5@gmail.com)</w:t>
        </w:r>
      </w:hyperlink>
      <w:r w:rsidR="00815428" w:rsidRPr="00C013D4"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t xml:space="preserve"> </w:t>
      </w:r>
      <w:r w:rsidR="00815428" w:rsidRPr="00C013D4"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br/>
      </w:r>
      <w:hyperlink r:id="rId10" w:history="1">
        <w:r w:rsidR="00815428" w:rsidRPr="00C013D4">
          <w:rPr>
            <w:rFonts w:ascii="Times New Roman" w:eastAsia="Times New Roman" w:hAnsi="Times New Roman" w:cs="Times New Roman"/>
            <w:b/>
            <w:color w:val="000000" w:themeColor="text1"/>
            <w:sz w:val="28"/>
            <w:szCs w:val="24"/>
          </w:rPr>
          <w:t>Akshay Kulkarni (akshaypk2012@gmail.com)</w:t>
        </w:r>
      </w:hyperlink>
      <w:r w:rsidR="00815428" w:rsidRPr="00C013D4"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t xml:space="preserve"> </w:t>
      </w:r>
      <w:r w:rsidR="00815428" w:rsidRPr="00C013D4"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br/>
      </w:r>
      <w:hyperlink r:id="rId11" w:history="1">
        <w:r w:rsidR="00815428" w:rsidRPr="00C013D4">
          <w:rPr>
            <w:rFonts w:ascii="Times New Roman" w:eastAsia="Times New Roman" w:hAnsi="Times New Roman" w:cs="Times New Roman"/>
            <w:b/>
            <w:color w:val="000000" w:themeColor="text1"/>
            <w:sz w:val="28"/>
            <w:szCs w:val="24"/>
          </w:rPr>
          <w:t>Dhruv Agrawal (dhruva1@stanfordalumni.org)</w:t>
        </w:r>
      </w:hyperlink>
    </w:p>
    <w:p w14:paraId="5721B77F" w14:textId="77777777" w:rsidR="00815428" w:rsidRDefault="00815428" w:rsidP="00815428">
      <w:pPr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43896A3D" w14:textId="77777777" w:rsidR="00815428" w:rsidRPr="00F640A6" w:rsidRDefault="00D80107" w:rsidP="00915B18">
      <w:pPr>
        <w:tabs>
          <w:tab w:val="left" w:pos="720"/>
        </w:tabs>
        <w:spacing w:before="0"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  <w:r w:rsidRPr="00F640A6">
        <w:rPr>
          <w:rFonts w:ascii="Times New Roman" w:eastAsia="Times New Roman" w:hAnsi="Times New Roman" w:cs="Times New Roman"/>
          <w:b/>
          <w:sz w:val="32"/>
          <w:szCs w:val="24"/>
        </w:rPr>
        <w:lastRenderedPageBreak/>
        <w:t>Contents</w:t>
      </w:r>
    </w:p>
    <w:p w14:paraId="458855CF" w14:textId="5A163824" w:rsidR="00D80107" w:rsidRPr="00F640A6" w:rsidRDefault="002A6C9E" w:rsidP="00915B18">
      <w:pPr>
        <w:tabs>
          <w:tab w:val="left" w:pos="720"/>
        </w:tabs>
        <w:spacing w:before="0"/>
        <w:rPr>
          <w:rFonts w:ascii="Times New Roman" w:eastAsia="Times New Roman" w:hAnsi="Times New Roman" w:cs="Times New Roman"/>
          <w:sz w:val="24"/>
          <w:szCs w:val="24"/>
        </w:rPr>
      </w:pPr>
      <w:r w:rsidRPr="00F640A6">
        <w:rPr>
          <w:rFonts w:ascii="Times New Roman" w:eastAsia="Times New Roman" w:hAnsi="Times New Roman" w:cs="Times New Roman"/>
          <w:b/>
          <w:sz w:val="28"/>
          <w:szCs w:val="24"/>
        </w:rPr>
        <w:t>1</w:t>
      </w:r>
      <w:r w:rsidR="00F640A6" w:rsidRPr="00F640A6">
        <w:rPr>
          <w:rFonts w:ascii="Times New Roman" w:eastAsia="Times New Roman" w:hAnsi="Times New Roman" w:cs="Times New Roman"/>
          <w:b/>
          <w:sz w:val="28"/>
          <w:szCs w:val="24"/>
        </w:rPr>
        <w:t>.</w:t>
      </w:r>
      <w:r w:rsidR="00D80107" w:rsidRPr="00F640A6">
        <w:rPr>
          <w:rFonts w:ascii="Times New Roman" w:eastAsia="Times New Roman" w:hAnsi="Times New Roman" w:cs="Times New Roman"/>
          <w:b/>
          <w:sz w:val="28"/>
          <w:szCs w:val="24"/>
        </w:rPr>
        <w:t>Introduction</w:t>
      </w:r>
      <w:r w:rsidR="00143585" w:rsidRPr="00F640A6">
        <w:rPr>
          <w:rFonts w:ascii="Times New Roman" w:eastAsia="Times New Roman" w:hAnsi="Times New Roman" w:cs="Times New Roman"/>
          <w:sz w:val="28"/>
          <w:szCs w:val="24"/>
        </w:rPr>
        <w:t xml:space="preserve"> </w:t>
      </w:r>
    </w:p>
    <w:p w14:paraId="2956B51D" w14:textId="53B3ABB2" w:rsidR="004903E1" w:rsidRDefault="004903E1" w:rsidP="00915B18">
      <w:pPr>
        <w:tabs>
          <w:tab w:val="left" w:pos="720"/>
        </w:tabs>
        <w:spacing w:before="0"/>
        <w:rPr>
          <w:rFonts w:ascii="Times New Roman" w:eastAsia="Times New Roman" w:hAnsi="Times New Roman" w:cs="Times New Roman"/>
          <w:b/>
          <w:sz w:val="28"/>
          <w:szCs w:val="24"/>
        </w:rPr>
      </w:pPr>
      <w:r>
        <w:rPr>
          <w:rFonts w:ascii="Times New Roman" w:eastAsia="Times New Roman" w:hAnsi="Times New Roman" w:cs="Times New Roman"/>
          <w:b/>
          <w:sz w:val="28"/>
          <w:szCs w:val="24"/>
        </w:rPr>
        <w:t xml:space="preserve">2. </w:t>
      </w:r>
      <w:r w:rsidR="009322B0">
        <w:rPr>
          <w:rFonts w:ascii="Times New Roman" w:eastAsia="Times New Roman" w:hAnsi="Times New Roman" w:cs="Times New Roman"/>
          <w:b/>
          <w:sz w:val="28"/>
          <w:szCs w:val="24"/>
        </w:rPr>
        <w:t>Task 1</w:t>
      </w:r>
    </w:p>
    <w:p w14:paraId="7E6EE2E3" w14:textId="458D8EB7" w:rsidR="00E66045" w:rsidRDefault="004903E1" w:rsidP="00915B18">
      <w:pPr>
        <w:tabs>
          <w:tab w:val="left" w:pos="720"/>
        </w:tabs>
        <w:spacing w:before="0"/>
        <w:rPr>
          <w:rFonts w:ascii="Times New Roman" w:eastAsia="Times New Roman" w:hAnsi="Times New Roman" w:cs="Times New Roman"/>
          <w:b/>
          <w:sz w:val="28"/>
          <w:szCs w:val="24"/>
        </w:rPr>
      </w:pPr>
      <w:r>
        <w:rPr>
          <w:rFonts w:ascii="Times New Roman" w:eastAsia="Times New Roman" w:hAnsi="Times New Roman" w:cs="Times New Roman"/>
          <w:b/>
          <w:sz w:val="28"/>
          <w:szCs w:val="24"/>
        </w:rPr>
        <w:t>3</w:t>
      </w:r>
      <w:r w:rsidR="00E66045">
        <w:rPr>
          <w:rFonts w:ascii="Times New Roman" w:eastAsia="Times New Roman" w:hAnsi="Times New Roman" w:cs="Times New Roman"/>
          <w:b/>
          <w:sz w:val="28"/>
          <w:szCs w:val="24"/>
        </w:rPr>
        <w:t xml:space="preserve">. </w:t>
      </w:r>
      <w:r w:rsidR="009322B0">
        <w:rPr>
          <w:rFonts w:ascii="Times New Roman" w:eastAsia="Times New Roman" w:hAnsi="Times New Roman" w:cs="Times New Roman"/>
          <w:b/>
          <w:sz w:val="28"/>
          <w:szCs w:val="24"/>
        </w:rPr>
        <w:t>Task 2</w:t>
      </w:r>
    </w:p>
    <w:p w14:paraId="62A8E203" w14:textId="03F37DA3" w:rsidR="009322B0" w:rsidRDefault="009322B0" w:rsidP="00915B18">
      <w:pPr>
        <w:tabs>
          <w:tab w:val="left" w:pos="720"/>
        </w:tabs>
        <w:spacing w:before="0"/>
        <w:rPr>
          <w:rFonts w:ascii="Times New Roman" w:eastAsia="Times New Roman" w:hAnsi="Times New Roman" w:cs="Times New Roman"/>
          <w:b/>
          <w:sz w:val="28"/>
          <w:szCs w:val="24"/>
        </w:rPr>
      </w:pPr>
      <w:r>
        <w:rPr>
          <w:rFonts w:ascii="Times New Roman" w:eastAsia="Times New Roman" w:hAnsi="Times New Roman" w:cs="Times New Roman"/>
          <w:b/>
          <w:sz w:val="28"/>
          <w:szCs w:val="24"/>
        </w:rPr>
        <w:t>4. Task 3</w:t>
      </w:r>
    </w:p>
    <w:p w14:paraId="7F0317FF" w14:textId="2F2782F3" w:rsidR="00D80107" w:rsidRPr="00F640A6" w:rsidRDefault="004903E1" w:rsidP="00915B18">
      <w:pPr>
        <w:tabs>
          <w:tab w:val="left" w:pos="720"/>
        </w:tabs>
        <w:spacing w:before="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8"/>
          <w:szCs w:val="24"/>
        </w:rPr>
        <w:t>4</w:t>
      </w:r>
      <w:r w:rsidR="002A6C9E" w:rsidRPr="00F640A6">
        <w:rPr>
          <w:rFonts w:ascii="Times New Roman" w:eastAsia="Times New Roman" w:hAnsi="Times New Roman" w:cs="Times New Roman"/>
          <w:b/>
          <w:sz w:val="28"/>
          <w:szCs w:val="24"/>
        </w:rPr>
        <w:t xml:space="preserve">. </w:t>
      </w:r>
      <w:r w:rsidR="00143585" w:rsidRPr="00F640A6">
        <w:rPr>
          <w:rFonts w:ascii="Times New Roman" w:eastAsia="Times New Roman" w:hAnsi="Times New Roman" w:cs="Times New Roman"/>
          <w:b/>
          <w:sz w:val="28"/>
          <w:szCs w:val="24"/>
        </w:rPr>
        <w:t>Summary and Conclusion</w:t>
      </w:r>
    </w:p>
    <w:p w14:paraId="34BC8374" w14:textId="459401CF" w:rsidR="00143585" w:rsidRPr="00F153E6" w:rsidRDefault="009322B0" w:rsidP="00915B18">
      <w:pPr>
        <w:tabs>
          <w:tab w:val="left" w:pos="720"/>
        </w:tabs>
        <w:spacing w:before="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8"/>
          <w:szCs w:val="35"/>
        </w:rPr>
        <w:t xml:space="preserve">5. </w:t>
      </w:r>
      <w:r w:rsidR="00F153E6" w:rsidRPr="00F153E6">
        <w:rPr>
          <w:rFonts w:ascii="Times New Roman" w:hAnsi="Times New Roman" w:cs="Times New Roman"/>
          <w:b/>
          <w:sz w:val="28"/>
          <w:szCs w:val="35"/>
        </w:rPr>
        <w:t xml:space="preserve">References </w:t>
      </w:r>
    </w:p>
    <w:p w14:paraId="3F0BCFAF" w14:textId="77777777" w:rsidR="00915B18" w:rsidRDefault="00915B18">
      <w:pPr>
        <w:spacing w:before="0" w:after="200" w:line="360" w:lineRule="auto"/>
        <w:rPr>
          <w:rFonts w:asciiTheme="majorHAnsi" w:eastAsia="Times New Roman" w:hAnsiTheme="majorHAnsi" w:cstheme="majorBidi"/>
          <w:color w:val="365F91" w:themeColor="accent1" w:themeShade="BF"/>
          <w:sz w:val="32"/>
          <w:szCs w:val="32"/>
        </w:rPr>
      </w:pPr>
      <w:r>
        <w:rPr>
          <w:rFonts w:eastAsia="Times New Roman"/>
        </w:rPr>
        <w:br w:type="page"/>
      </w:r>
    </w:p>
    <w:p w14:paraId="432B3E8C" w14:textId="77777777" w:rsidR="006054FF" w:rsidRDefault="006054FF" w:rsidP="003A56A5">
      <w:pPr>
        <w:pStyle w:val="Heading1"/>
        <w:rPr>
          <w:rFonts w:eastAsia="Times New Roman"/>
        </w:rPr>
      </w:pPr>
      <w:r w:rsidRPr="00DD680C">
        <w:rPr>
          <w:rFonts w:eastAsia="Times New Roman"/>
        </w:rPr>
        <w:lastRenderedPageBreak/>
        <w:t>Introduction</w:t>
      </w:r>
    </w:p>
    <w:p w14:paraId="09EF57C7" w14:textId="5C3B15C3" w:rsidR="005A3A0B" w:rsidRDefault="00440F5E" w:rsidP="003A56A5">
      <w:pPr>
        <w:tabs>
          <w:tab w:val="left" w:pos="720"/>
        </w:tabs>
        <w:spacing w:line="276" w:lineRule="auto"/>
        <w:rPr>
          <w:rFonts w:cstheme="minorHAnsi"/>
          <w:color w:val="000000" w:themeColor="text1"/>
        </w:rPr>
      </w:pPr>
      <w:r w:rsidRPr="003A56A5">
        <w:rPr>
          <w:rFonts w:cstheme="minorHAnsi"/>
          <w:color w:val="000000" w:themeColor="text1"/>
        </w:rPr>
        <w:t>In this project we are expected to price a European up-a</w:t>
      </w:r>
      <w:r w:rsidR="001B66AF">
        <w:rPr>
          <w:rFonts w:cstheme="minorHAnsi"/>
          <w:color w:val="000000" w:themeColor="text1"/>
        </w:rPr>
        <w:t>nd-out call option held with a risky c</w:t>
      </w:r>
      <w:r w:rsidRPr="003A56A5">
        <w:rPr>
          <w:rFonts w:cstheme="minorHAnsi"/>
          <w:color w:val="000000" w:themeColor="text1"/>
        </w:rPr>
        <w:t>ounter</w:t>
      </w:r>
      <w:r w:rsidR="005A3A0B">
        <w:rPr>
          <w:rFonts w:cstheme="minorHAnsi"/>
          <w:color w:val="000000" w:themeColor="text1"/>
        </w:rPr>
        <w:t xml:space="preserve">party. </w:t>
      </w:r>
      <w:r w:rsidR="005A3A0B" w:rsidRPr="005A3A0B">
        <w:rPr>
          <w:rFonts w:cstheme="minorHAnsi"/>
          <w:color w:val="000000" w:themeColor="text1"/>
        </w:rPr>
        <w:t xml:space="preserve">This is a call option whose payoff becomes 0 if the share price gets too high over the lifetime of the option. </w:t>
      </w:r>
      <w:r w:rsidR="005A3A0B">
        <w:rPr>
          <w:rFonts w:cstheme="minorHAnsi"/>
          <w:color w:val="000000" w:themeColor="text1"/>
        </w:rPr>
        <w:t>T</w:t>
      </w:r>
      <w:r w:rsidR="005A3A0B" w:rsidRPr="005A3A0B">
        <w:rPr>
          <w:rFonts w:cstheme="minorHAnsi"/>
          <w:color w:val="000000" w:themeColor="text1"/>
        </w:rPr>
        <w:t>his limits the final payoff of the option, which subsequently makes it cheaper that a vanilla call option.</w:t>
      </w:r>
    </w:p>
    <w:p w14:paraId="1C198662" w14:textId="3E072D82" w:rsidR="00440F5E" w:rsidRPr="003A56A5" w:rsidRDefault="00A26449" w:rsidP="003A56A5">
      <w:pPr>
        <w:tabs>
          <w:tab w:val="left" w:pos="720"/>
        </w:tabs>
        <w:spacing w:line="276" w:lineRule="auto"/>
        <w:rPr>
          <w:rFonts w:cstheme="minorHAnsi"/>
          <w:color w:val="000000" w:themeColor="text1"/>
        </w:rPr>
      </w:pPr>
      <w:r>
        <w:t>The .py file is attached in the solution submitted for checking.</w:t>
      </w:r>
    </w:p>
    <w:p w14:paraId="28D8647A" w14:textId="20DBFC73" w:rsidR="00EE3C38" w:rsidRDefault="001B66AF" w:rsidP="00EE3C38">
      <w:pPr>
        <w:pStyle w:val="Heading2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8"/>
          <w:szCs w:val="24"/>
        </w:rPr>
        <w:t>Task</w:t>
      </w:r>
      <w:r w:rsidR="00394BCF" w:rsidRPr="00F640A6">
        <w:rPr>
          <w:rFonts w:ascii="Times New Roman" w:eastAsia="Times New Roman" w:hAnsi="Times New Roman" w:cs="Times New Roman"/>
          <w:b/>
          <w:sz w:val="28"/>
          <w:szCs w:val="24"/>
        </w:rPr>
        <w:t xml:space="preserve"> 1</w:t>
      </w:r>
      <w:r w:rsidR="00394BCF" w:rsidRPr="00F640A6">
        <w:rPr>
          <w:rFonts w:ascii="Times New Roman" w:eastAsia="Times New Roman" w:hAnsi="Times New Roman" w:cs="Times New Roman"/>
          <w:sz w:val="24"/>
          <w:szCs w:val="24"/>
        </w:rPr>
        <w:t>: Simulate paths for the underlying share and for the counterparty’s firm value using sample sizes of 1000, 2000… 50000. Do monthly simulations for the lifetime of the option.</w:t>
      </w:r>
    </w:p>
    <w:p w14:paraId="32709E2C" w14:textId="77777777" w:rsidR="00EE3C38" w:rsidRPr="00EE3C38" w:rsidRDefault="00EE3C38" w:rsidP="00EE3C38"/>
    <w:tbl>
      <w:tblPr>
        <w:tblW w:w="0" w:type="auto"/>
        <w:tblInd w:w="-42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356"/>
      </w:tblGrid>
      <w:tr w:rsidR="00EE3C38" w:rsidRPr="00246C6E" w14:paraId="53A81DAF" w14:textId="77777777" w:rsidTr="00EE3C38">
        <w:tc>
          <w:tcPr>
            <w:tcW w:w="9356" w:type="dxa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09362AE" w14:textId="77777777" w:rsidR="00EE3C38" w:rsidRDefault="00EE3C38" w:rsidP="00EE3C38">
            <w:pPr>
              <w:spacing w:after="0"/>
              <w:jc w:val="left"/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</w:pPr>
            <w:r w:rsidRPr="00246C6E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val="en-IN" w:eastAsia="en-IN"/>
              </w:rPr>
              <w:t>import</w:t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numpy </w:t>
            </w:r>
            <w:r w:rsidRPr="00246C6E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val="en-IN" w:eastAsia="en-IN"/>
              </w:rPr>
              <w:t>as</w:t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np</w:t>
            </w:r>
          </w:p>
          <w:p w14:paraId="013D7632" w14:textId="77777777" w:rsidR="00EE3C38" w:rsidRDefault="00EE3C38" w:rsidP="00EE3C38">
            <w:pPr>
              <w:spacing w:after="0"/>
              <w:jc w:val="left"/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</w:pPr>
            <w:r w:rsidRPr="001B66AF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from scipy.stats import norm
</w:t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</w:r>
            <w:r w:rsidRPr="00246C6E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val="en-IN" w:eastAsia="en-IN"/>
              </w:rPr>
              <w:t>import</w:t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matplotlib.pyplot </w:t>
            </w:r>
            <w:r w:rsidRPr="00246C6E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val="en-IN" w:eastAsia="en-IN"/>
              </w:rPr>
              <w:t>as</w:t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plt</w:t>
            </w:r>
          </w:p>
          <w:p w14:paraId="2DEC0C7F" w14:textId="77777777" w:rsidR="00EE3C38" w:rsidRPr="001B66AF" w:rsidRDefault="00EE3C38" w:rsidP="00EE3C38">
            <w:pPr>
              <w:spacing w:after="0"/>
              <w:jc w:val="left"/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</w:pPr>
            <w:r w:rsidRPr="001B66AF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import math
</w:t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</w:r>
            <w:r w:rsidRPr="00246C6E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val="en-IN" w:eastAsia="en-IN"/>
              </w:rPr>
              <w:t>import</w:t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random</w:t>
            </w:r>
          </w:p>
        </w:tc>
      </w:tr>
    </w:tbl>
    <w:p w14:paraId="738794BB" w14:textId="55D24670" w:rsidR="00EE3C38" w:rsidRPr="00246C6E" w:rsidRDefault="00EE3C38" w:rsidP="00EE3C38">
      <w:pPr>
        <w:spacing w:before="240" w:after="200" w:line="360" w:lineRule="auto"/>
      </w:pPr>
      <w:r>
        <w:t>W</w:t>
      </w:r>
      <w:r w:rsidR="005A3A0B">
        <w:t>e import the necessary packages</w:t>
      </w:r>
      <w:r w:rsidRPr="00246C6E">
        <w:t xml:space="preserve">. 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393"/>
      </w:tblGrid>
      <w:tr w:rsidR="00EE3C38" w:rsidRPr="00246C6E" w14:paraId="47AEA864" w14:textId="77777777" w:rsidTr="00EE3C38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361BD79" w14:textId="77777777" w:rsidR="00EE3C38" w:rsidRPr="00246C6E" w:rsidRDefault="00EE3C38" w:rsidP="00EE3C38">
            <w:pPr>
              <w:spacing w:after="0"/>
              <w:jc w:val="left"/>
              <w:rPr>
                <w:rFonts w:ascii="Times New Roman" w:eastAsia="Times New Roman" w:hAnsi="Times New Roman" w:cs="Times New Roman"/>
                <w:sz w:val="24"/>
                <w:szCs w:val="24"/>
                <w:lang w:val="en-IN" w:eastAsia="en-IN"/>
              </w:rPr>
            </w:pPr>
            <w:r w:rsidRPr="00246C6E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val="en-IN" w:eastAsia="en-IN"/>
              </w:rPr>
              <w:t>def</w:t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</w:t>
            </w:r>
            <w:r w:rsidRPr="00246C6E">
              <w:rPr>
                <w:rFonts w:ascii="Consolas" w:eastAsia="Times New Roman" w:hAnsi="Consolas" w:cs="Times New Roman"/>
                <w:color w:val="FFFFAA"/>
                <w:shd w:val="clear" w:color="auto" w:fill="333333"/>
                <w:lang w:val="en-IN" w:eastAsia="en-IN"/>
              </w:rPr>
              <w:t>terminal_value</w:t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(S_0, risk_free_rate, sigma, Z,T):</w:t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    </w:t>
            </w:r>
            <w:r w:rsidRPr="00246C6E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val="en-IN" w:eastAsia="en-IN"/>
              </w:rPr>
              <w:t>return</w:t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S_0*np.exp((risk_free_rate  - sigma**</w:t>
            </w:r>
            <w:r w:rsidRPr="00246C6E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2</w:t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/</w:t>
            </w:r>
            <w:r w:rsidRPr="00246C6E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2</w:t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)*T + sigma*np.sqrt(T)*Z)</w:t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</w:r>
            <w:r w:rsidRPr="00246C6E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val="en-IN" w:eastAsia="en-IN"/>
              </w:rPr>
              <w:t>def</w:t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</w:t>
            </w:r>
            <w:r w:rsidRPr="00246C6E">
              <w:rPr>
                <w:rFonts w:ascii="Consolas" w:eastAsia="Times New Roman" w:hAnsi="Consolas" w:cs="Times New Roman"/>
                <w:color w:val="FFFFAA"/>
                <w:shd w:val="clear" w:color="auto" w:fill="333333"/>
                <w:lang w:val="en-IN" w:eastAsia="en-IN"/>
              </w:rPr>
              <w:t>option_payoff</w:t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(S_T,K):</w:t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    </w:t>
            </w:r>
            <w:r w:rsidRPr="00246C6E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val="en-IN" w:eastAsia="en-IN"/>
              </w:rPr>
              <w:t>return</w:t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np.maximum(S_T - K,</w:t>
            </w:r>
            <w:r w:rsidRPr="00246C6E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0</w:t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)</w:t>
            </w:r>
          </w:p>
        </w:tc>
      </w:tr>
    </w:tbl>
    <w:p w14:paraId="7EE51A1D" w14:textId="77777777" w:rsidR="005A3A0B" w:rsidRDefault="005A3A0B" w:rsidP="00EE3C38">
      <w:pPr>
        <w:spacing w:before="240" w:after="200" w:line="360" w:lineRule="auto"/>
      </w:pPr>
    </w:p>
    <w:p w14:paraId="3627CC29" w14:textId="4F65373E" w:rsidR="005A3A0B" w:rsidRDefault="005A3A0B" w:rsidP="00EE3C38">
      <w:pPr>
        <w:spacing w:before="240" w:after="200" w:line="360" w:lineRule="auto"/>
      </w:pPr>
      <w:r w:rsidRPr="00246C6E">
        <w:lastRenderedPageBreak/>
        <w:t xml:space="preserve">Since we are working within the </w:t>
      </w:r>
      <w:r>
        <w:t xml:space="preserve">Black Scholes </w:t>
      </w:r>
      <w:r w:rsidRPr="00246C6E">
        <w:t xml:space="preserve">Merton model, we are going to be simulating our assets using a </w:t>
      </w:r>
      <w:r>
        <w:t>log</w:t>
      </w:r>
      <w:r w:rsidRPr="00246C6E">
        <w:t>normal distribution</w:t>
      </w:r>
      <w:r>
        <w:t xml:space="preserve"> for the stock’s value and the counterparty firm’s value.</w:t>
      </w:r>
    </w:p>
    <w:p w14:paraId="127EF194" w14:textId="3C0F4B21" w:rsidR="00EE3C38" w:rsidRPr="00744ED0" w:rsidRDefault="005A3A0B" w:rsidP="00EE3C38">
      <w:pPr>
        <w:spacing w:before="240" w:after="200" w:line="360" w:lineRule="auto"/>
      </w:pPr>
      <w:r>
        <w:t>W</w:t>
      </w:r>
      <w:r w:rsidR="00EE3C38" w:rsidRPr="00246C6E">
        <w:t>e are going to be using the terminal_value f</w:t>
      </w:r>
      <w:r>
        <w:t xml:space="preserve">unction to transform our initial stock and counterparty </w:t>
      </w:r>
      <w:r w:rsidR="00EE3C38" w:rsidRPr="00246C6E">
        <w:t>firm</w:t>
      </w:r>
      <w:r w:rsidR="00EE3C38">
        <w:t xml:space="preserve"> </w:t>
      </w:r>
      <w:r>
        <w:t xml:space="preserve">value into terminal values for a given risk free rate, volatility (sigma), </w:t>
      </w:r>
      <w:r w:rsidR="00744ED0">
        <w:t>random path array</w:t>
      </w:r>
      <w:r w:rsidR="00413C37">
        <w:t xml:space="preserve"> </w:t>
      </w:r>
      <w:r w:rsidR="00744ED0">
        <w:t xml:space="preserve"> (Z), and time to maturity. The option</w:t>
      </w:r>
      <w:r w:rsidR="00EE3C38" w:rsidRPr="00246C6E">
        <w:t>_payoff function finds the payoff for a call option at terminal time</w:t>
      </w:r>
      <w:r>
        <w:t xml:space="preserve"> for given terminal stock price and strike price</w:t>
      </w:r>
      <w:r w:rsidR="00EE3C38" w:rsidRPr="00246C6E">
        <w:t>.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456"/>
      </w:tblGrid>
      <w:tr w:rsidR="00EE3C38" w:rsidRPr="00ED2940" w14:paraId="2FC8DD52" w14:textId="77777777" w:rsidTr="00EE3C38">
        <w:tc>
          <w:tcPr>
            <w:tcW w:w="9456" w:type="dxa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B0667CD" w14:textId="76232889" w:rsidR="00EE3C38" w:rsidRPr="00744ED0" w:rsidRDefault="00EE3C38" w:rsidP="00EE3C38">
            <w:pPr>
              <w:spacing w:after="0"/>
              <w:jc w:val="left"/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</w:pPr>
            <w:r w:rsidRPr="00ED2940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  <w:t xml:space="preserve">#Monte Carlo 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risk_free = 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0.08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T = 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1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strike = 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100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S_0 = 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100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>BarrierLevel=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150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        </w:t>
            </w:r>
            <w:r w:rsidRPr="00ED2940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  <w:t>#up and out barrier for the option is 150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sigma = 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0.3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sigma_firm = 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0.25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debt = 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175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recovery_rate = 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0.25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correlation =  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0.2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V_0 = 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2</w:t>
            </w:r>
            <w:r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75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</w:t>
            </w:r>
            <w:r w:rsidRPr="00ED2940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  <w:t>#assuming the value of the counterparty in the beginning</w:t>
            </w:r>
            <w:r w:rsidR="00744ED0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  <w:t xml:space="preserve"> is </w:t>
            </w:r>
            <w:r w:rsidR="00744ED0" w:rsidRPr="00744ED0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  <w:t>275</w:t>
            </w:r>
            <w:r w:rsidRPr="00ED2940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  <w:t> </w:t>
            </w:r>
          </w:p>
        </w:tc>
      </w:tr>
    </w:tbl>
    <w:p w14:paraId="47DF4EF5" w14:textId="77777777" w:rsidR="00EE3C38" w:rsidRDefault="00EE3C38" w:rsidP="00EE3C38">
      <w:pPr>
        <w:tabs>
          <w:tab w:val="left" w:pos="720"/>
        </w:tabs>
        <w:spacing w:before="0" w:after="0"/>
        <w:rPr>
          <w:rFonts w:cstheme="minorHAnsi"/>
          <w:bCs/>
        </w:rPr>
      </w:pPr>
    </w:p>
    <w:p w14:paraId="5CE4E15F" w14:textId="70893857" w:rsidR="00EE3C38" w:rsidRPr="0016034B" w:rsidRDefault="00EE3C38" w:rsidP="00EE3C38">
      <w:pPr>
        <w:tabs>
          <w:tab w:val="left" w:pos="720"/>
        </w:tabs>
        <w:spacing w:before="0" w:after="0"/>
        <w:rPr>
          <w:rFonts w:cstheme="minorHAnsi"/>
          <w:bCs/>
        </w:rPr>
      </w:pPr>
      <w:r w:rsidRPr="0016034B">
        <w:rPr>
          <w:rFonts w:cstheme="minorHAnsi"/>
          <w:bCs/>
        </w:rPr>
        <w:t>The relevant variables are</w:t>
      </w:r>
      <w:r w:rsidR="00744ED0">
        <w:rPr>
          <w:rFonts w:cstheme="minorHAnsi"/>
          <w:bCs/>
        </w:rPr>
        <w:t xml:space="preserve"> initialized</w:t>
      </w:r>
      <w:r w:rsidRPr="0016034B">
        <w:rPr>
          <w:rFonts w:cstheme="minorHAnsi"/>
          <w:bCs/>
        </w:rPr>
        <w:t>:</w:t>
      </w:r>
    </w:p>
    <w:p w14:paraId="53A6E795" w14:textId="7A1006D0" w:rsidR="00EE3C38" w:rsidRPr="00744ED0" w:rsidRDefault="00EC07AC" w:rsidP="00744ED0">
      <w:pPr>
        <w:pStyle w:val="ListParagraph"/>
        <w:numPr>
          <w:ilvl w:val="0"/>
          <w:numId w:val="1"/>
        </w:numPr>
        <w:tabs>
          <w:tab w:val="left" w:pos="720"/>
        </w:tabs>
        <w:spacing w:before="0" w:after="0"/>
        <w:rPr>
          <w:rFonts w:cstheme="minorHAnsi"/>
          <w:bCs/>
        </w:rPr>
      </w:pPr>
      <w:r>
        <w:rPr>
          <w:rFonts w:cstheme="minorHAnsi"/>
          <w:bCs/>
        </w:rPr>
        <w:t>R</w:t>
      </w:r>
      <w:r w:rsidR="00EE3C38" w:rsidRPr="00744ED0">
        <w:rPr>
          <w:rFonts w:cstheme="minorHAnsi"/>
          <w:bCs/>
        </w:rPr>
        <w:t xml:space="preserve">isk-free rate, </w:t>
      </w:r>
      <w:r w:rsidR="00EE3C38" w:rsidRPr="00744ED0">
        <w:rPr>
          <w:rFonts w:ascii="Cambria Math" w:hAnsi="Cambria Math" w:cs="Cambria Math"/>
          <w:bCs/>
          <w:i/>
        </w:rPr>
        <w:t>𝑟</w:t>
      </w:r>
      <w:r w:rsidR="00744ED0" w:rsidRPr="00744ED0">
        <w:rPr>
          <w:rFonts w:ascii="Cambria Math" w:hAnsi="Cambria Math" w:cs="Cambria Math"/>
          <w:bCs/>
          <w:i/>
        </w:rPr>
        <w:t>isk_free</w:t>
      </w:r>
      <w:r w:rsidR="00EE3C38" w:rsidRPr="00744ED0">
        <w:rPr>
          <w:rFonts w:cstheme="minorHAnsi"/>
          <w:bCs/>
        </w:rPr>
        <w:t>, of 8%</w:t>
      </w:r>
    </w:p>
    <w:p w14:paraId="45D5E58F" w14:textId="57CAFD0A" w:rsidR="00744ED0" w:rsidRPr="00744ED0" w:rsidRDefault="00EE3C38" w:rsidP="00744ED0">
      <w:pPr>
        <w:pStyle w:val="ListParagraph"/>
        <w:numPr>
          <w:ilvl w:val="0"/>
          <w:numId w:val="1"/>
        </w:numPr>
        <w:tabs>
          <w:tab w:val="left" w:pos="720"/>
        </w:tabs>
        <w:spacing w:before="0" w:after="0"/>
        <w:rPr>
          <w:rFonts w:cstheme="minorHAnsi"/>
          <w:bCs/>
        </w:rPr>
      </w:pPr>
      <w:r w:rsidRPr="00744ED0">
        <w:rPr>
          <w:rFonts w:cstheme="minorHAnsi"/>
          <w:bCs/>
        </w:rPr>
        <w:t xml:space="preserve">Initial </w:t>
      </w:r>
      <w:r w:rsidR="0010118C">
        <w:rPr>
          <w:rFonts w:cstheme="minorHAnsi"/>
          <w:bCs/>
        </w:rPr>
        <w:t>stock</w:t>
      </w:r>
      <w:r w:rsidRPr="00744ED0">
        <w:rPr>
          <w:rFonts w:cstheme="minorHAnsi"/>
          <w:bCs/>
        </w:rPr>
        <w:t xml:space="preserve"> value, </w:t>
      </w:r>
      <w:r w:rsidRPr="00744ED0">
        <w:rPr>
          <w:rFonts w:ascii="Cambria Math" w:hAnsi="Cambria Math" w:cs="Cambria Math"/>
          <w:bCs/>
        </w:rPr>
        <w:t>𝑆</w:t>
      </w:r>
      <w:r w:rsidRPr="00744ED0">
        <w:rPr>
          <w:rFonts w:cstheme="minorHAnsi"/>
          <w:bCs/>
        </w:rPr>
        <w:t xml:space="preserve">_0 of $100 </w:t>
      </w:r>
    </w:p>
    <w:p w14:paraId="450F1273" w14:textId="78AD6838" w:rsidR="00EE3C38" w:rsidRDefault="00EC07AC" w:rsidP="00744ED0">
      <w:pPr>
        <w:pStyle w:val="ListParagraph"/>
        <w:numPr>
          <w:ilvl w:val="0"/>
          <w:numId w:val="1"/>
        </w:numPr>
        <w:tabs>
          <w:tab w:val="left" w:pos="720"/>
        </w:tabs>
        <w:spacing w:before="0" w:after="0"/>
        <w:rPr>
          <w:rFonts w:cstheme="minorHAnsi"/>
          <w:bCs/>
        </w:rPr>
      </w:pPr>
      <w:r>
        <w:rPr>
          <w:rFonts w:cstheme="minorHAnsi"/>
          <w:bCs/>
        </w:rPr>
        <w:t>I</w:t>
      </w:r>
      <w:r w:rsidR="00EE3C38" w:rsidRPr="00744ED0">
        <w:rPr>
          <w:rFonts w:cstheme="minorHAnsi"/>
          <w:bCs/>
        </w:rPr>
        <w:t xml:space="preserve">nitial firm value, </w:t>
      </w:r>
      <w:r w:rsidR="00EE3C38" w:rsidRPr="00744ED0">
        <w:rPr>
          <w:rFonts w:ascii="Cambria Math" w:hAnsi="Cambria Math" w:cs="Cambria Math"/>
          <w:bCs/>
        </w:rPr>
        <w:t>𝑉</w:t>
      </w:r>
      <w:r w:rsidR="00EE3C38" w:rsidRPr="00744ED0">
        <w:rPr>
          <w:rFonts w:cstheme="minorHAnsi"/>
          <w:bCs/>
        </w:rPr>
        <w:t>_0 of $275</w:t>
      </w:r>
    </w:p>
    <w:p w14:paraId="53E24203" w14:textId="2A0B4F06" w:rsidR="00EC07AC" w:rsidRDefault="00EC07AC" w:rsidP="00744ED0">
      <w:pPr>
        <w:pStyle w:val="ListParagraph"/>
        <w:numPr>
          <w:ilvl w:val="0"/>
          <w:numId w:val="1"/>
        </w:numPr>
        <w:tabs>
          <w:tab w:val="left" w:pos="720"/>
        </w:tabs>
        <w:spacing w:before="0" w:after="0"/>
        <w:rPr>
          <w:rFonts w:cstheme="minorHAnsi"/>
          <w:bCs/>
        </w:rPr>
      </w:pPr>
      <w:r>
        <w:rPr>
          <w:rFonts w:cstheme="minorHAnsi"/>
          <w:bCs/>
        </w:rPr>
        <w:t xml:space="preserve">Strike price of option, </w:t>
      </w:r>
      <w:r w:rsidRPr="00EC07AC">
        <w:rPr>
          <w:rFonts w:cstheme="minorHAnsi"/>
          <w:bCs/>
          <w:i/>
        </w:rPr>
        <w:t xml:space="preserve">strike </w:t>
      </w:r>
      <w:r>
        <w:rPr>
          <w:rFonts w:cstheme="minorHAnsi"/>
          <w:bCs/>
        </w:rPr>
        <w:t>of $100</w:t>
      </w:r>
    </w:p>
    <w:p w14:paraId="47DE140A" w14:textId="5F2B76F0" w:rsidR="00CB5EF7" w:rsidRDefault="00CB5EF7" w:rsidP="00744ED0">
      <w:pPr>
        <w:pStyle w:val="ListParagraph"/>
        <w:numPr>
          <w:ilvl w:val="0"/>
          <w:numId w:val="1"/>
        </w:numPr>
        <w:tabs>
          <w:tab w:val="left" w:pos="720"/>
        </w:tabs>
        <w:spacing w:before="0" w:after="0"/>
        <w:rPr>
          <w:rFonts w:cstheme="minorHAnsi"/>
          <w:bCs/>
        </w:rPr>
      </w:pPr>
      <w:r>
        <w:rPr>
          <w:rFonts w:cstheme="minorHAnsi"/>
          <w:bCs/>
        </w:rPr>
        <w:t xml:space="preserve">BarrierLevel of option, </w:t>
      </w:r>
      <w:r w:rsidRPr="00CB5EF7">
        <w:rPr>
          <w:rFonts w:cstheme="minorHAnsi"/>
          <w:bCs/>
          <w:i/>
        </w:rPr>
        <w:t>BarrierLevel</w:t>
      </w:r>
      <w:r>
        <w:rPr>
          <w:rFonts w:cstheme="minorHAnsi"/>
          <w:bCs/>
          <w:i/>
        </w:rPr>
        <w:t xml:space="preserve"> </w:t>
      </w:r>
      <w:r w:rsidRPr="00CB5EF7">
        <w:rPr>
          <w:rFonts w:cstheme="minorHAnsi"/>
          <w:bCs/>
        </w:rPr>
        <w:t>of $150</w:t>
      </w:r>
    </w:p>
    <w:p w14:paraId="0EE35C2B" w14:textId="710AD6C4" w:rsidR="00EC07AC" w:rsidRPr="00744ED0" w:rsidRDefault="00EC07AC" w:rsidP="00744ED0">
      <w:pPr>
        <w:pStyle w:val="ListParagraph"/>
        <w:numPr>
          <w:ilvl w:val="0"/>
          <w:numId w:val="1"/>
        </w:numPr>
        <w:tabs>
          <w:tab w:val="left" w:pos="720"/>
        </w:tabs>
        <w:spacing w:before="0" w:after="0"/>
        <w:rPr>
          <w:rFonts w:cstheme="minorHAnsi"/>
          <w:bCs/>
        </w:rPr>
      </w:pPr>
      <w:r>
        <w:rPr>
          <w:rFonts w:cstheme="minorHAnsi"/>
          <w:bCs/>
        </w:rPr>
        <w:t>Time to maturity of option, T</w:t>
      </w:r>
      <w:r w:rsidR="00CB5EF7">
        <w:rPr>
          <w:rFonts w:cstheme="minorHAnsi"/>
          <w:bCs/>
        </w:rPr>
        <w:t>, of 1 year</w:t>
      </w:r>
    </w:p>
    <w:p w14:paraId="1850AF87" w14:textId="53FB76D6" w:rsidR="00EC07AC" w:rsidRDefault="00CB5EF7" w:rsidP="00744ED0">
      <w:pPr>
        <w:pStyle w:val="ListParagraph"/>
        <w:numPr>
          <w:ilvl w:val="0"/>
          <w:numId w:val="1"/>
        </w:numPr>
        <w:tabs>
          <w:tab w:val="left" w:pos="720"/>
        </w:tabs>
        <w:spacing w:before="0" w:after="0"/>
        <w:rPr>
          <w:rFonts w:cstheme="minorHAnsi"/>
          <w:bCs/>
        </w:rPr>
      </w:pPr>
      <w:r>
        <w:rPr>
          <w:rFonts w:cstheme="minorHAnsi"/>
          <w:bCs/>
        </w:rPr>
        <w:t>Stock</w:t>
      </w:r>
      <w:r w:rsidR="00EC07AC">
        <w:rPr>
          <w:rFonts w:cstheme="minorHAnsi"/>
          <w:bCs/>
        </w:rPr>
        <w:t xml:space="preserve"> volatility, sigma, 30%  </w:t>
      </w:r>
    </w:p>
    <w:p w14:paraId="6E439F04" w14:textId="217EB912" w:rsidR="00EE3C38" w:rsidRPr="00744ED0" w:rsidRDefault="00CB5EF7" w:rsidP="00744ED0">
      <w:pPr>
        <w:pStyle w:val="ListParagraph"/>
        <w:numPr>
          <w:ilvl w:val="0"/>
          <w:numId w:val="1"/>
        </w:numPr>
        <w:tabs>
          <w:tab w:val="left" w:pos="720"/>
        </w:tabs>
        <w:spacing w:before="0" w:after="0"/>
        <w:rPr>
          <w:rFonts w:cstheme="minorHAnsi"/>
          <w:bCs/>
        </w:rPr>
      </w:pPr>
      <w:r>
        <w:rPr>
          <w:rFonts w:cstheme="minorHAnsi"/>
          <w:bCs/>
        </w:rPr>
        <w:t xml:space="preserve">Counterparty </w:t>
      </w:r>
      <w:r w:rsidR="00EC07AC">
        <w:rPr>
          <w:rFonts w:cstheme="minorHAnsi"/>
          <w:bCs/>
        </w:rPr>
        <w:t>F</w:t>
      </w:r>
      <w:r w:rsidR="00EE3C38" w:rsidRPr="00744ED0">
        <w:rPr>
          <w:rFonts w:cstheme="minorHAnsi"/>
          <w:bCs/>
        </w:rPr>
        <w:t>irm volatility, sigma_firm 25%</w:t>
      </w:r>
    </w:p>
    <w:p w14:paraId="3338431B" w14:textId="5EA941CB" w:rsidR="00EE3C38" w:rsidRPr="00744ED0" w:rsidRDefault="00EE3C38" w:rsidP="00744ED0">
      <w:pPr>
        <w:pStyle w:val="ListParagraph"/>
        <w:numPr>
          <w:ilvl w:val="0"/>
          <w:numId w:val="1"/>
        </w:numPr>
        <w:tabs>
          <w:tab w:val="left" w:pos="720"/>
        </w:tabs>
        <w:spacing w:before="0" w:after="0"/>
        <w:rPr>
          <w:rFonts w:cstheme="minorHAnsi"/>
          <w:bCs/>
        </w:rPr>
      </w:pPr>
      <w:r w:rsidRPr="00744ED0">
        <w:rPr>
          <w:rFonts w:cstheme="minorHAnsi"/>
          <w:bCs/>
        </w:rPr>
        <w:t>Option strike price, strike, of $100</w:t>
      </w:r>
    </w:p>
    <w:p w14:paraId="107336F5" w14:textId="1B9891B9" w:rsidR="00EE3C38" w:rsidRPr="00744ED0" w:rsidRDefault="00CB5EF7" w:rsidP="00744ED0">
      <w:pPr>
        <w:pStyle w:val="ListParagraph"/>
        <w:numPr>
          <w:ilvl w:val="0"/>
          <w:numId w:val="1"/>
        </w:numPr>
        <w:tabs>
          <w:tab w:val="left" w:pos="720"/>
        </w:tabs>
        <w:spacing w:before="0" w:after="0"/>
        <w:rPr>
          <w:rFonts w:cstheme="minorHAnsi"/>
          <w:bCs/>
        </w:rPr>
      </w:pPr>
      <w:r>
        <w:rPr>
          <w:rFonts w:cstheme="minorHAnsi"/>
          <w:bCs/>
        </w:rPr>
        <w:t xml:space="preserve">Counterparty </w:t>
      </w:r>
      <w:r w:rsidR="00EE3C38" w:rsidRPr="00744ED0">
        <w:rPr>
          <w:rFonts w:cstheme="minorHAnsi"/>
          <w:bCs/>
        </w:rPr>
        <w:t>Firm debt, debt, of $175</w:t>
      </w:r>
    </w:p>
    <w:p w14:paraId="2F1007CF" w14:textId="6ECE0C80" w:rsidR="00EE3C38" w:rsidRPr="00744ED0" w:rsidRDefault="00EE3C38" w:rsidP="00744ED0">
      <w:pPr>
        <w:pStyle w:val="ListParagraph"/>
        <w:numPr>
          <w:ilvl w:val="0"/>
          <w:numId w:val="1"/>
        </w:numPr>
        <w:tabs>
          <w:tab w:val="left" w:pos="720"/>
        </w:tabs>
        <w:spacing w:before="0" w:after="0"/>
        <w:rPr>
          <w:rFonts w:cstheme="minorHAnsi"/>
          <w:bCs/>
        </w:rPr>
      </w:pPr>
      <w:r w:rsidRPr="00744ED0">
        <w:rPr>
          <w:rFonts w:cstheme="minorHAnsi"/>
          <w:bCs/>
        </w:rPr>
        <w:t>Recovery rate</w:t>
      </w:r>
      <w:r w:rsidR="0010118C">
        <w:rPr>
          <w:rFonts w:cstheme="minorHAnsi"/>
          <w:bCs/>
        </w:rPr>
        <w:t xml:space="preserve"> from counterparty in event of default</w:t>
      </w:r>
      <w:r w:rsidRPr="00744ED0">
        <w:rPr>
          <w:rFonts w:cstheme="minorHAnsi"/>
          <w:bCs/>
        </w:rPr>
        <w:t>, recovery_rate, of 25%</w:t>
      </w:r>
    </w:p>
    <w:p w14:paraId="15084986" w14:textId="128B21AA" w:rsidR="00EE3C38" w:rsidRPr="00744ED0" w:rsidRDefault="0010118C" w:rsidP="00744ED0">
      <w:pPr>
        <w:pStyle w:val="ListParagraph"/>
        <w:numPr>
          <w:ilvl w:val="0"/>
          <w:numId w:val="1"/>
        </w:numPr>
        <w:tabs>
          <w:tab w:val="left" w:pos="720"/>
        </w:tabs>
        <w:spacing w:before="0" w:after="0"/>
        <w:rPr>
          <w:rFonts w:cstheme="minorHAnsi"/>
          <w:bCs/>
        </w:rPr>
      </w:pPr>
      <w:r>
        <w:rPr>
          <w:rFonts w:cstheme="minorHAnsi"/>
          <w:bCs/>
        </w:rPr>
        <w:t xml:space="preserve">Counterparty </w:t>
      </w:r>
      <w:r w:rsidR="00EE3C38" w:rsidRPr="00744ED0">
        <w:rPr>
          <w:rFonts w:cstheme="minorHAnsi"/>
          <w:bCs/>
        </w:rPr>
        <w:t>Firm debt, debt, of $175</w:t>
      </w:r>
    </w:p>
    <w:p w14:paraId="79F94B6E" w14:textId="48B87480" w:rsidR="00EE3C38" w:rsidRPr="00744ED0" w:rsidRDefault="00CB5EF7" w:rsidP="00744ED0">
      <w:pPr>
        <w:pStyle w:val="ListParagraph"/>
        <w:numPr>
          <w:ilvl w:val="0"/>
          <w:numId w:val="1"/>
        </w:numPr>
        <w:tabs>
          <w:tab w:val="left" w:pos="720"/>
        </w:tabs>
        <w:spacing w:before="0" w:after="0"/>
        <w:rPr>
          <w:rFonts w:cstheme="minorHAnsi"/>
          <w:bCs/>
        </w:rPr>
      </w:pPr>
      <w:r>
        <w:rPr>
          <w:rFonts w:cstheme="minorHAnsi"/>
          <w:bCs/>
        </w:rPr>
        <w:t xml:space="preserve">Counterparty </w:t>
      </w:r>
      <w:r w:rsidR="0010118C">
        <w:rPr>
          <w:rFonts w:cstheme="minorHAnsi"/>
          <w:bCs/>
        </w:rPr>
        <w:t xml:space="preserve">firm </w:t>
      </w:r>
      <w:r>
        <w:rPr>
          <w:rFonts w:cstheme="minorHAnsi"/>
          <w:bCs/>
        </w:rPr>
        <w:t xml:space="preserve">and </w:t>
      </w:r>
      <w:r w:rsidR="0010118C">
        <w:rPr>
          <w:rFonts w:cstheme="minorHAnsi"/>
          <w:bCs/>
        </w:rPr>
        <w:t>stock</w:t>
      </w:r>
      <w:r>
        <w:rPr>
          <w:rFonts w:cstheme="minorHAnsi"/>
          <w:bCs/>
        </w:rPr>
        <w:t xml:space="preserve"> </w:t>
      </w:r>
      <w:r w:rsidR="00EE3C38" w:rsidRPr="00744ED0">
        <w:rPr>
          <w:rFonts w:cstheme="minorHAnsi"/>
          <w:bCs/>
        </w:rPr>
        <w:t>correlation,</w:t>
      </w:r>
      <w:r>
        <w:rPr>
          <w:rFonts w:cstheme="minorHAnsi"/>
          <w:bCs/>
        </w:rPr>
        <w:t xml:space="preserve"> </w:t>
      </w:r>
      <w:r w:rsidRPr="00CB5EF7">
        <w:rPr>
          <w:rFonts w:cstheme="minorHAnsi"/>
          <w:bCs/>
          <w:i/>
        </w:rPr>
        <w:t>correlation</w:t>
      </w:r>
      <w:r w:rsidR="00EE3C38" w:rsidRPr="00744ED0">
        <w:rPr>
          <w:rFonts w:cstheme="minorHAnsi"/>
          <w:bCs/>
        </w:rPr>
        <w:t xml:space="preserve"> of 0.2</w:t>
      </w:r>
    </w:p>
    <w:p w14:paraId="27F10622" w14:textId="77777777" w:rsidR="00744ED0" w:rsidRPr="0016034B" w:rsidRDefault="00744ED0" w:rsidP="00EE3C38">
      <w:pPr>
        <w:tabs>
          <w:tab w:val="left" w:pos="720"/>
        </w:tabs>
        <w:spacing w:before="0" w:after="0"/>
        <w:rPr>
          <w:rFonts w:cstheme="minorHAnsi"/>
          <w:bCs/>
        </w:rPr>
      </w:pPr>
    </w:p>
    <w:p w14:paraId="6BCFAC2D" w14:textId="77777777" w:rsidR="00EE3C38" w:rsidRPr="00ED2940" w:rsidRDefault="00EE3C38" w:rsidP="00EE3C38">
      <w:pPr>
        <w:spacing w:after="0"/>
        <w:jc w:val="left"/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</w:pPr>
    </w:p>
    <w:tbl>
      <w:tblPr>
        <w:tblW w:w="10897" w:type="dxa"/>
        <w:tblInd w:w="100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0897"/>
      </w:tblGrid>
      <w:tr w:rsidR="00EE3C38" w:rsidRPr="00ED2940" w14:paraId="2872A8AA" w14:textId="77777777" w:rsidTr="00C15205">
        <w:trPr>
          <w:trHeight w:val="2138"/>
        </w:trPr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7E98276" w14:textId="77777777" w:rsidR="00C15205" w:rsidRPr="00C15205" w:rsidRDefault="00EE3C38" w:rsidP="00C15205">
            <w:pPr>
              <w:spacing w:after="0"/>
              <w:jc w:val="left"/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</w:pPr>
            <w:r w:rsidRPr="00ED2940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lastRenderedPageBreak/>
              <w:t>np.random.seed(</w:t>
            </w:r>
            <w:r w:rsidRPr="00ED2940">
              <w:rPr>
                <w:rFonts w:ascii="Consolas" w:eastAsia="Times New Roman" w:hAnsi="Consolas" w:cs="Times New Roman"/>
                <w:color w:val="D36363"/>
                <w:sz w:val="21"/>
                <w:szCs w:val="21"/>
                <w:shd w:val="clear" w:color="auto" w:fill="333333"/>
                <w:lang w:val="en-IN" w:eastAsia="en-IN"/>
              </w:rPr>
              <w:t>0</w:t>
            </w:r>
            <w:r w:rsidRPr="00ED2940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t>)</w:t>
            </w:r>
            <w:r w:rsidRPr="00ED2940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br/>
            </w:r>
            <w:r w:rsidRPr="00ED2940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br/>
            </w:r>
            <w:r w:rsidR="00C15205" w:rsidRPr="00C15205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t xml:space="preserve">moption_estimates = [None]*50 #monte carlo option estimates not incorporating default risk
</w:t>
            </w:r>
          </w:p>
          <w:p w14:paraId="353F3CC2" w14:textId="77777777" w:rsidR="00C15205" w:rsidRPr="00C15205" w:rsidRDefault="00C15205" w:rsidP="00C15205">
            <w:pPr>
              <w:spacing w:after="0"/>
              <w:jc w:val="left"/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</w:pPr>
            <w:r w:rsidRPr="00C15205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t xml:space="preserve">moption_std = [None]*50    #standard deviation of monte carlo option estimates
</w:t>
            </w:r>
          </w:p>
          <w:p w14:paraId="4B566718" w14:textId="77777777" w:rsidR="00C15205" w:rsidRPr="00C15205" w:rsidRDefault="00C15205" w:rsidP="00C15205">
            <w:pPr>
              <w:spacing w:after="0"/>
              <w:jc w:val="left"/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</w:pPr>
            <w:r w:rsidRPr="00C15205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t xml:space="preserve">cva_estimates = [None]*50 #cva estimates 
</w:t>
            </w:r>
          </w:p>
          <w:p w14:paraId="2C64F78D" w14:textId="77777777" w:rsidR="00C15205" w:rsidRPr="00C15205" w:rsidRDefault="00C15205" w:rsidP="00C15205">
            <w:pPr>
              <w:spacing w:after="0"/>
              <w:jc w:val="left"/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</w:pPr>
            <w:r w:rsidRPr="00C15205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t xml:space="preserve">cva_std = [None]*50        # standard deviation of cva estimates
</w:t>
            </w:r>
          </w:p>
          <w:p w14:paraId="2F30A229" w14:textId="77777777" w:rsidR="00C15205" w:rsidRPr="00C15205" w:rsidRDefault="00C15205" w:rsidP="00C15205">
            <w:pPr>
              <w:spacing w:after="0"/>
              <w:jc w:val="left"/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</w:pPr>
            <w:r w:rsidRPr="00C15205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t xml:space="preserve">CVAadjustedOptionval = [None]*50 #Option value incorporating default risk
</w:t>
            </w:r>
          </w:p>
          <w:p w14:paraId="190D25DF" w14:textId="05E6ECF6" w:rsidR="00EE3C38" w:rsidRPr="00ED2940" w:rsidRDefault="00C15205" w:rsidP="00C15205">
            <w:pPr>
              <w:spacing w:after="0"/>
              <w:jc w:val="left"/>
              <w:rPr>
                <w:rFonts w:ascii="Times New Roman" w:eastAsia="Times New Roman" w:hAnsi="Times New Roman" w:cs="Times New Roman"/>
                <w:sz w:val="24"/>
                <w:szCs w:val="24"/>
                <w:lang w:val="en-IN" w:eastAsia="en-IN"/>
              </w:rPr>
            </w:pPr>
            <w:r w:rsidRPr="00C15205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t>CVAadjustedOptionval_std = [None]*5</w:t>
            </w:r>
            <w:r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t>0 #standard deviation of OptionV</w:t>
            </w:r>
            <w:r w:rsidRPr="00C15205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t xml:space="preserve">alue </w:t>
            </w:r>
            <w:r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t xml:space="preserve">with </w:t>
            </w:r>
            <w:r w:rsidRPr="00C15205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t xml:space="preserve">default risk
</w:t>
            </w:r>
            <w:r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t xml:space="preserve">                                        </w:t>
            </w:r>
          </w:p>
        </w:tc>
      </w:tr>
    </w:tbl>
    <w:p w14:paraId="51BD54A1" w14:textId="31CAA272" w:rsidR="00EE3C38" w:rsidRPr="00ED2940" w:rsidRDefault="00EE3C38" w:rsidP="00EE3C38">
      <w:pPr>
        <w:tabs>
          <w:tab w:val="left" w:pos="720"/>
        </w:tabs>
        <w:spacing w:before="240" w:after="200" w:line="360" w:lineRule="auto"/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</w:pPr>
      <w:r>
        <w:rPr>
          <w:rFonts w:ascii="Times New Roman" w:hAnsi="Times New Roman" w:cs="Times New Roman"/>
          <w:bCs/>
        </w:rPr>
        <w:t>In the above code, we have fixed the seed f</w:t>
      </w:r>
      <w:r w:rsidR="00C15205">
        <w:rPr>
          <w:rFonts w:ascii="Times New Roman" w:hAnsi="Times New Roman" w:cs="Times New Roman"/>
          <w:bCs/>
        </w:rPr>
        <w:t xml:space="preserve">or result replication. We initialize the </w:t>
      </w:r>
      <w:r w:rsidR="000A164E">
        <w:rPr>
          <w:rFonts w:ascii="Times New Roman" w:hAnsi="Times New Roman" w:cs="Times New Roman"/>
          <w:bCs/>
        </w:rPr>
        <w:t xml:space="preserve">arrays of size 50 for </w:t>
      </w:r>
      <w:r>
        <w:rPr>
          <w:rFonts w:ascii="Times New Roman" w:hAnsi="Times New Roman" w:cs="Times New Roman"/>
          <w:bCs/>
        </w:rPr>
        <w:t xml:space="preserve"> </w:t>
      </w:r>
      <w:r w:rsidR="000A164E" w:rsidRPr="000A164E">
        <w:rPr>
          <w:rFonts w:ascii="Times New Roman" w:hAnsi="Times New Roman" w:cs="Times New Roman"/>
          <w:bCs/>
        </w:rPr>
        <w:t>monte carlo option estimates</w:t>
      </w:r>
      <w:r w:rsidR="000A164E">
        <w:rPr>
          <w:rFonts w:ascii="Times New Roman" w:hAnsi="Times New Roman" w:cs="Times New Roman"/>
          <w:bCs/>
        </w:rPr>
        <w:t>, cva estimates, and estimates of option value incroporating default risk along with each of their respective standard deviations.</w:t>
      </w:r>
    </w:p>
    <w:tbl>
      <w:tblPr>
        <w:tblW w:w="10839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0839"/>
      </w:tblGrid>
      <w:tr w:rsidR="00EE3C38" w:rsidRPr="00ED2940" w14:paraId="14B3F52D" w14:textId="77777777" w:rsidTr="00C15205">
        <w:trPr>
          <w:trHeight w:val="2913"/>
        </w:trPr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7647A47" w14:textId="77777777" w:rsidR="00EE3C38" w:rsidRPr="00ED2940" w:rsidRDefault="00EE3C38" w:rsidP="00EE3C38">
            <w:pPr>
              <w:spacing w:after="0"/>
              <w:jc w:val="left"/>
              <w:rPr>
                <w:rFonts w:ascii="Times New Roman" w:eastAsia="Times New Roman" w:hAnsi="Times New Roman" w:cs="Times New Roman"/>
                <w:sz w:val="24"/>
                <w:szCs w:val="24"/>
                <w:lang w:val="en-IN" w:eastAsia="en-IN"/>
              </w:rPr>
            </w:pPr>
            <w:r w:rsidRPr="00ED2940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val="en-IN" w:eastAsia="en-IN"/>
              </w:rPr>
              <w:t>for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i </w:t>
            </w:r>
            <w:r w:rsidRPr="00ED2940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val="en-IN" w:eastAsia="en-IN"/>
              </w:rPr>
              <w:t>in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range (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1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,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51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):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    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>    size = i*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1000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</w:t>
            </w:r>
            <w:r w:rsidRPr="00ED2940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  <w:t>#sample sizes set ranging from 1000 to 50,000 with increments of 1000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    </w:t>
            </w:r>
            <w:r w:rsidRPr="00ED2940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  <w:t>#in each loop this is the number of paths simulated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    maxST = np.zeros(size)  </w:t>
            </w:r>
            <w:r w:rsidRPr="00ED2940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  <w:t xml:space="preserve">#max stock price for each simulation    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>    stock_val = np.zeros(size)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    firm_val = np.zeros(size)                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>    option_val = np.zeros(size)</w:t>
            </w:r>
          </w:p>
        </w:tc>
      </w:tr>
    </w:tbl>
    <w:p w14:paraId="04A8F6F5" w14:textId="1FC93472" w:rsidR="00C15205" w:rsidRPr="000A3662" w:rsidRDefault="000A3662" w:rsidP="000A3662">
      <w:pPr>
        <w:pStyle w:val="Default"/>
      </w:pPr>
      <w:r>
        <w:rPr>
          <w:bCs/>
        </w:rPr>
        <w:t xml:space="preserve">We vary the size from 1000 to 50000 in increments of 1000 for </w:t>
      </w:r>
      <w:r>
        <w:t xml:space="preserve">simulating the paths for the underlying share and for the counterparty’s firm value. </w:t>
      </w:r>
    </w:p>
    <w:p w14:paraId="56D16ABB" w14:textId="79C1E076" w:rsidR="00EE3C38" w:rsidRPr="00ED2940" w:rsidRDefault="00EE3C38" w:rsidP="00EE3C38">
      <w:pPr>
        <w:spacing w:before="240"/>
        <w:jc w:val="left"/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</w:pPr>
      <w:r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>We run the loop for</w:t>
      </w:r>
      <w:r w:rsidR="009B2D04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 xml:space="preserve"> each</w:t>
      </w:r>
      <w:r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 xml:space="preserve"> sample size</w:t>
      </w:r>
      <w:r w:rsidR="009B2D04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 xml:space="preserve"> (the i’s)</w:t>
      </w:r>
      <w:r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>. The value of stock, firm</w:t>
      </w:r>
      <w:r w:rsidR="00A369E4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>, maxST ( maximum stock value for each simulation path)</w:t>
      </w:r>
      <w:r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 xml:space="preserve"> and option</w:t>
      </w:r>
      <w:r w:rsidR="00A369E4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 xml:space="preserve"> value</w:t>
      </w:r>
      <w:r w:rsidR="00493731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 xml:space="preserve"> without default risk of counterparty</w:t>
      </w:r>
      <w:r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 xml:space="preserve"> is </w:t>
      </w:r>
      <w:r w:rsidR="009B2D04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>initialized</w:t>
      </w:r>
      <w:r w:rsidR="00493731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 xml:space="preserve"> to zero</w:t>
      </w:r>
      <w:r w:rsidR="009B2D04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 xml:space="preserve"> for each simulation.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393"/>
      </w:tblGrid>
      <w:tr w:rsidR="00EE3C38" w:rsidRPr="00ED2940" w14:paraId="66C5CF59" w14:textId="77777777" w:rsidTr="00EE3C38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AF8684B" w14:textId="2AE9A072" w:rsidR="00EE3C38" w:rsidRPr="00ED2940" w:rsidRDefault="00EE3C38" w:rsidP="000A3662">
            <w:pPr>
              <w:spacing w:after="0"/>
              <w:jc w:val="left"/>
              <w:rPr>
                <w:rFonts w:ascii="Times New Roman" w:eastAsia="Times New Roman" w:hAnsi="Times New Roman" w:cs="Times New Roman"/>
                <w:sz w:val="24"/>
                <w:szCs w:val="24"/>
                <w:lang w:val="en-IN" w:eastAsia="en-IN"/>
              </w:rPr>
            </w:pPr>
            <w:r w:rsidRPr="00ED2940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val="en-IN" w:eastAsia="en-IN"/>
              </w:rPr>
              <w:t>for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month </w:t>
            </w:r>
            <w:r w:rsidRPr="00ED2940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val="en-IN" w:eastAsia="en-IN"/>
              </w:rPr>
              <w:t>in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range(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1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,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12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*T+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1</w:t>
            </w:r>
            <w:r w:rsidR="000A3662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): </w:t>
            </w:r>
            <w:r w:rsidRPr="00ED2940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  <w:t>#simulation from month 1 to month 12*T</w:t>
            </w:r>
            <w:r w:rsidR="009B2D04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  <w:t xml:space="preserve"> 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        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lastRenderedPageBreak/>
              <w:t>        corr_matrix = np.array([[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1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,correlation],[correlation,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1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]])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>        norm_matrix = norm.rvs(size = np.array([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2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,size]))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        corr_norm_matrix = np.matmul(np.linalg.cholesky(corr_matrix), 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                                         norm_matrix)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           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        </w:t>
            </w:r>
            <w:r w:rsidRPr="00ED2940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  <w:t xml:space="preserve">#The statement above creates a 2 ×50 000 array of standard 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        </w:t>
            </w:r>
            <w:r w:rsidRPr="00ED2940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  <w:t xml:space="preserve">#normal random variables with a given correlation    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        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>        stock_val = terminal_value(S_0,risk_free, sigma,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                                   corr_norm_matrix[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0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,],month/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12.0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)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        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        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        firm_val = terminal_value(V_0,risk_free, sigma_firm, 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                                   corr_norm_matrix[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1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,],month/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12.0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)</w:t>
            </w:r>
          </w:p>
        </w:tc>
      </w:tr>
    </w:tbl>
    <w:p w14:paraId="652779D6" w14:textId="77777777" w:rsidR="000E42C0" w:rsidRDefault="00B1441E" w:rsidP="00EE3C38">
      <w:r>
        <w:lastRenderedPageBreak/>
        <w:t xml:space="preserve">We </w:t>
      </w:r>
      <w:r w:rsidR="000E42C0">
        <w:t>run a loop for every month where</w:t>
      </w:r>
    </w:p>
    <w:p w14:paraId="523C004A" w14:textId="62327F06" w:rsidR="00B1441E" w:rsidRDefault="000E42C0" w:rsidP="00EE3C38">
      <w:r>
        <w:t>1)  W</w:t>
      </w:r>
      <w:r w:rsidR="00B1441E">
        <w:t xml:space="preserve">e generate </w:t>
      </w:r>
      <w:r w:rsidR="00EE3C38">
        <w:t xml:space="preserve">the </w:t>
      </w:r>
      <w:r w:rsidR="00C17A1A">
        <w:t>normal</w:t>
      </w:r>
      <w:r w:rsidR="00EE3C38">
        <w:t xml:space="preserve"> </w:t>
      </w:r>
      <w:r w:rsidR="00C17A1A">
        <w:t xml:space="preserve">random path </w:t>
      </w:r>
      <w:r w:rsidR="00EE3C38">
        <w:t>matrix</w:t>
      </w:r>
      <w:r w:rsidR="00C17A1A">
        <w:t xml:space="preserve"> adjusted for correlation between</w:t>
      </w:r>
      <w:r w:rsidR="00EE3C38">
        <w:t xml:space="preserve"> the stock and firm’s valu</w:t>
      </w:r>
      <w:r w:rsidR="00B1441E">
        <w:t>e (by multiplying the cholesky decomposition of the correlation matrix</w:t>
      </w:r>
      <w:r>
        <w:t xml:space="preserve"> between stock and firm of dimension (2,2)</w:t>
      </w:r>
      <w:r w:rsidR="00B1441E">
        <w:t xml:space="preserve"> and the </w:t>
      </w:r>
      <w:r>
        <w:t xml:space="preserve">randomly generated </w:t>
      </w:r>
      <w:r w:rsidR="00B1441E">
        <w:t xml:space="preserve">normal </w:t>
      </w:r>
      <w:r>
        <w:t>matrix of dimensions (2,size))</w:t>
      </w:r>
    </w:p>
    <w:p w14:paraId="5F004809" w14:textId="7B4A4939" w:rsidR="00EE3C38" w:rsidRPr="00EE3C38" w:rsidRDefault="000E42C0" w:rsidP="00EE3C38">
      <w:r>
        <w:t>2)</w:t>
      </w:r>
      <w:r w:rsidR="00B1441E">
        <w:t xml:space="preserve"> </w:t>
      </w:r>
      <w:r>
        <w:t>W</w:t>
      </w:r>
      <w:r w:rsidR="00B1441E">
        <w:t xml:space="preserve">e calculate the </w:t>
      </w:r>
      <w:r w:rsidR="00EE3C38">
        <w:t xml:space="preserve">stock and firm’s </w:t>
      </w:r>
      <w:r w:rsidR="00B1441E">
        <w:t xml:space="preserve">final </w:t>
      </w:r>
      <w:r w:rsidR="00EE3C38">
        <w:t xml:space="preserve">value using the terminal </w:t>
      </w:r>
      <w:r w:rsidR="00C17A1A">
        <w:t xml:space="preserve">value </w:t>
      </w:r>
      <w:r w:rsidR="00EE3C38">
        <w:t>function initialized in the beginning</w:t>
      </w:r>
      <w:r w:rsidR="00B1441E">
        <w:t xml:space="preserve"> by passing in the appropriate </w:t>
      </w:r>
      <w:r w:rsidRPr="000E42C0">
        <w:t>parameters</w:t>
      </w:r>
    </w:p>
    <w:p w14:paraId="3441FBB3" w14:textId="77777777" w:rsidR="00EE3C38" w:rsidRDefault="00EE3C38" w:rsidP="001B66AF">
      <w:pPr>
        <w:pStyle w:val="Heading2"/>
        <w:rPr>
          <w:rFonts w:ascii="Times New Roman" w:eastAsia="Times New Roman" w:hAnsi="Times New Roman" w:cs="Times New Roman"/>
          <w:b/>
          <w:sz w:val="28"/>
          <w:szCs w:val="24"/>
        </w:rPr>
      </w:pPr>
    </w:p>
    <w:p w14:paraId="7111A058" w14:textId="2C86E4A5" w:rsidR="00394BCF" w:rsidRDefault="001B66AF" w:rsidP="001B66AF">
      <w:pPr>
        <w:pStyle w:val="Heading2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8"/>
          <w:szCs w:val="24"/>
        </w:rPr>
        <w:t>Task</w:t>
      </w:r>
      <w:r w:rsidR="00394BCF" w:rsidRPr="00F640A6">
        <w:rPr>
          <w:rFonts w:ascii="Times New Roman" w:eastAsia="Times New Roman" w:hAnsi="Times New Roman" w:cs="Times New Roman"/>
          <w:b/>
          <w:sz w:val="28"/>
          <w:szCs w:val="24"/>
        </w:rPr>
        <w:t xml:space="preserve"> 2</w:t>
      </w:r>
      <w:r w:rsidR="00394BCF" w:rsidRPr="001B66AF">
        <w:rPr>
          <w:rFonts w:ascii="Times New Roman" w:eastAsia="Times New Roman" w:hAnsi="Times New Roman" w:cs="Times New Roman"/>
          <w:b/>
          <w:sz w:val="28"/>
          <w:szCs w:val="24"/>
        </w:rPr>
        <w:t xml:space="preserve">: </w:t>
      </w:r>
      <w:r w:rsidR="00394BCF" w:rsidRPr="001B66AF">
        <w:rPr>
          <w:rFonts w:ascii="Times New Roman" w:eastAsia="Times New Roman" w:hAnsi="Times New Roman" w:cs="Times New Roman"/>
          <w:sz w:val="24"/>
          <w:szCs w:val="24"/>
        </w:rPr>
        <w:t>Determine Monte Carlo estimates of both the default-free value of the option and the Credit Valuation Adjustment (CVA).</w:t>
      </w:r>
    </w:p>
    <w:p w14:paraId="1E331B9B" w14:textId="77777777" w:rsidR="00A369E4" w:rsidRDefault="00A369E4" w:rsidP="00A369E4">
      <w:pPr>
        <w:rPr>
          <w:rFonts w:asciiTheme="majorHAnsi" w:eastAsia="Times New Roman" w:hAnsiTheme="majorHAnsi" w:cstheme="majorBidi"/>
          <w:color w:val="365F91" w:themeColor="accent1" w:themeShade="BF"/>
          <w:sz w:val="26"/>
          <w:szCs w:val="26"/>
        </w:rPr>
      </w:pPr>
    </w:p>
    <w:tbl>
      <w:tblPr>
        <w:tblW w:w="9820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820"/>
      </w:tblGrid>
      <w:tr w:rsidR="00A369E4" w:rsidRPr="00ED2940" w14:paraId="486DF2A6" w14:textId="77777777" w:rsidTr="00A369E4">
        <w:trPr>
          <w:trHeight w:val="1372"/>
        </w:trPr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9B6C45B" w14:textId="13807156" w:rsidR="00A369E4" w:rsidRDefault="00A369E4" w:rsidP="00A369E4">
            <w:pPr>
              <w:spacing w:after="0"/>
              <w:jc w:val="left"/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</w:pP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        </w:t>
            </w:r>
            <w:r w:rsidRPr="00ED2940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val="en-IN" w:eastAsia="en-IN"/>
              </w:rPr>
              <w:t>for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j </w:t>
            </w:r>
            <w:r w:rsidRPr="00ED2940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val="en-IN" w:eastAsia="en-IN"/>
              </w:rPr>
              <w:t>in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range(</w:t>
            </w:r>
            <w:r w:rsidRPr="00ED294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0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,size):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            </w:t>
            </w:r>
            <w:r w:rsidRPr="00ED2940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val="en-IN" w:eastAsia="en-IN"/>
              </w:rPr>
              <w:t>if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(stock_val[j] &gt; maxST[j]):</w:t>
            </w:r>
            <w:r w:rsidRPr="00ED294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                    </w:t>
            </w:r>
            <w:r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maxST[j] = stock_val[j]</w:t>
            </w:r>
            <w:r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       </w:t>
            </w:r>
          </w:p>
          <w:p w14:paraId="63978FA1" w14:textId="77777777" w:rsidR="00A369E4" w:rsidRPr="00ED2940" w:rsidRDefault="00A369E4" w:rsidP="00A369E4">
            <w:pPr>
              <w:spacing w:after="0"/>
              <w:jc w:val="left"/>
              <w:rPr>
                <w:rFonts w:ascii="Times New Roman" w:eastAsia="Times New Roman" w:hAnsi="Times New Roman" w:cs="Times New Roman"/>
                <w:sz w:val="24"/>
                <w:szCs w:val="24"/>
                <w:lang w:val="en-IN" w:eastAsia="en-IN"/>
              </w:rPr>
            </w:pPr>
          </w:p>
        </w:tc>
      </w:tr>
    </w:tbl>
    <w:p w14:paraId="58B66426" w14:textId="4E4781C3" w:rsidR="00A369E4" w:rsidRDefault="00A369E4" w:rsidP="00A369E4">
      <w:r w:rsidRPr="00A369E4">
        <w:lastRenderedPageBreak/>
        <w:t>Here we update maxST to the maximum value for the respective stock price path (in case this month’s value is higher than the maxST on record)</w:t>
      </w:r>
    </w:p>
    <w:p w14:paraId="17CC9F5F" w14:textId="77777777" w:rsidR="00A369E4" w:rsidRDefault="00A369E4" w:rsidP="00A369E4"/>
    <w:tbl>
      <w:tblPr>
        <w:tblW w:w="9820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820"/>
      </w:tblGrid>
      <w:tr w:rsidR="00A369E4" w:rsidRPr="00ED2940" w14:paraId="73E275CC" w14:textId="77777777" w:rsidTr="00A369E4">
        <w:trPr>
          <w:trHeight w:val="1840"/>
        </w:trPr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2B2976" w14:textId="040F46E4" w:rsidR="00A369E4" w:rsidRPr="00ED2940" w:rsidRDefault="00A369E4" w:rsidP="00A369E4">
            <w:pPr>
              <w:spacing w:after="0"/>
              <w:jc w:val="left"/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</w:pPr>
            <w:r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val="en-IN" w:eastAsia="en-IN"/>
              </w:rPr>
              <w:t xml:space="preserve">       </w:t>
            </w:r>
            <w:r w:rsidRPr="004C0E03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val="en-IN" w:eastAsia="en-IN"/>
              </w:rPr>
              <w:t>for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j </w:t>
            </w:r>
            <w:r w:rsidRPr="004C0E03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val="en-IN" w:eastAsia="en-IN"/>
              </w:rPr>
              <w:t>in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range(</w:t>
            </w:r>
            <w:r w:rsidRPr="004C0E03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0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,size):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>       </w:t>
            </w:r>
            <w:r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 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</w:t>
            </w:r>
            <w:r w:rsidRPr="004C0E03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val="en-IN" w:eastAsia="en-IN"/>
              </w:rPr>
              <w:t>if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(maxST[j] &gt; BarrierLevel):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            option_val[j] = </w:t>
            </w:r>
            <w:r w:rsidRPr="004C0E03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0</w:t>
            </w:r>
            <w:r w:rsidR="00C17A1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</w:t>
            </w:r>
            <w:r w:rsidR="00C17A1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>     </w:t>
            </w:r>
            <w:r w:rsidRPr="004C0E03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  <w:t>#if stock price has exceeded the bar</w:t>
            </w:r>
            <w:r w:rsidR="00C17A1A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  <w:t xml:space="preserve">rier level then option value is 0 </w:t>
            </w:r>
            <w:r w:rsidRPr="004C0E03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  <w:t xml:space="preserve">    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        </w:t>
            </w:r>
            <w:r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 </w:t>
            </w:r>
            <w:r w:rsidRPr="004C0E03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val="en-IN" w:eastAsia="en-IN"/>
              </w:rPr>
              <w:t>else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>            option_val[j] = np.exp(-risk_free*T)</w:t>
            </w:r>
            <w:r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*</w:t>
            </w:r>
            <w:r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option_payoff</w:t>
            </w:r>
            <w:r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(stock_val[j]</w:t>
            </w:r>
            <w:r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,</w:t>
            </w:r>
            <w:r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strike)    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             </w:t>
            </w:r>
            <w:r w:rsidRPr="004C0E03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  <w:t>#finds the discounted call payoff</w:t>
            </w:r>
          </w:p>
        </w:tc>
      </w:tr>
    </w:tbl>
    <w:p w14:paraId="200AB0BE" w14:textId="194A5243" w:rsidR="00A369E4" w:rsidRDefault="00493731" w:rsidP="00A369E4">
      <w:r>
        <w:t>Here we come out of the month loop and calculate the option_val (option value without the default risk of counterparty) for each simulation by running a loop through each simulation and:</w:t>
      </w:r>
    </w:p>
    <w:p w14:paraId="52A6CC0B" w14:textId="4BB8D7E0" w:rsidR="00493731" w:rsidRDefault="00493731" w:rsidP="00493731">
      <w:pPr>
        <w:pStyle w:val="ListParagraph"/>
        <w:numPr>
          <w:ilvl w:val="0"/>
          <w:numId w:val="2"/>
        </w:numPr>
      </w:pPr>
      <w:r>
        <w:t>If maximum value of stock is greater than Barrier level then setting option_val to 0</w:t>
      </w:r>
    </w:p>
    <w:p w14:paraId="5ACF098E" w14:textId="66CC27AD" w:rsidR="00AF6E15" w:rsidRDefault="00493731" w:rsidP="00A369E4">
      <w:pPr>
        <w:pStyle w:val="ListParagraph"/>
        <w:numPr>
          <w:ilvl w:val="0"/>
          <w:numId w:val="2"/>
        </w:numPr>
      </w:pPr>
      <w:r>
        <w:t xml:space="preserve">Otherwise setting option_val to </w:t>
      </w:r>
      <w:r w:rsidR="00AF6E15">
        <w:t>the discounted call payoff with given terminal values of stock and strike price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560"/>
      </w:tblGrid>
      <w:tr w:rsidR="00AF6E15" w:rsidRPr="004C0E03" w14:paraId="1C54D7CF" w14:textId="77777777" w:rsidTr="00AF6E15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1BCA00C" w14:textId="12F5CA34" w:rsidR="00AF6E15" w:rsidRPr="004C0E03" w:rsidRDefault="00AF6E15" w:rsidP="00AF6E15">
            <w:pPr>
              <w:spacing w:after="0"/>
              <w:jc w:val="left"/>
              <w:rPr>
                <w:rFonts w:ascii="Times New Roman" w:eastAsia="Times New Roman" w:hAnsi="Times New Roman" w:cs="Times New Roman"/>
                <w:sz w:val="24"/>
                <w:szCs w:val="24"/>
                <w:lang w:val="en-IN" w:eastAsia="en-IN"/>
              </w:rPr>
            </w:pP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amount_lost = </w:t>
            </w:r>
            <w:r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 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np.exp(-risk_free*T)*(</w:t>
            </w:r>
            <w:r w:rsidRPr="004C0E03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1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-recovery_rate)*(firm_val &lt; debt)*option_val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 xml:space="preserve">    </w:t>
            </w:r>
            <w:r w:rsidRPr="004C0E03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  <w:t xml:space="preserve">#estimates for CVA based on firm value </w:t>
            </w:r>
            <w:r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cva_estimates[i</w:t>
            </w:r>
            <w:r w:rsidRPr="004C0E03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-1</w:t>
            </w:r>
            <w:r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] = np.mean(amount_lost)</w:t>
            </w:r>
            <w:r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cva_std[i</w:t>
            </w:r>
            <w:r w:rsidRPr="004C0E03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-1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] = np.std(amount_lost)/np.sqrt(size)</w:t>
            </w:r>
          </w:p>
        </w:tc>
      </w:tr>
    </w:tbl>
    <w:p w14:paraId="411AFBF4" w14:textId="7A5AEF93" w:rsidR="00AF6E15" w:rsidRDefault="00AF6E15" w:rsidP="00AF6E15">
      <w:r>
        <w:t xml:space="preserve">In amount_lost we calculate the CVA estimate for that particular simulation using the formula </w:t>
      </w:r>
    </w:p>
    <w:p w14:paraId="4F5C7F3C" w14:textId="3DEE28A8" w:rsidR="00AF6E15" w:rsidRDefault="00AF6E15" w:rsidP="00AF6E15">
      <w:pPr>
        <w:spacing w:after="240"/>
        <w:jc w:val="left"/>
      </w:pPr>
      <w:r>
        <w:rPr>
          <w:rFonts w:ascii="Cambria Math" w:hAnsi="Cambria Math" w:cs="Cambria Math"/>
        </w:rPr>
        <w:t>𝔼</w:t>
      </w:r>
      <w:r>
        <w:rPr>
          <w:rFonts w:ascii="Cambria Math" w:hAnsi="Cambria Math" w:cs="Cambria Math"/>
          <w:vertAlign w:val="superscript"/>
        </w:rPr>
        <w:t>Q</w:t>
      </w:r>
      <w:r>
        <w:t>[</w:t>
      </w:r>
      <w:r>
        <w:rPr>
          <w:rFonts w:ascii="Cambria Math" w:hAnsi="Cambria Math" w:cs="Cambria Math"/>
        </w:rPr>
        <w:t>𝑒</w:t>
      </w:r>
      <w:r w:rsidRPr="00AF6E15">
        <w:rPr>
          <w:vertAlign w:val="superscript"/>
        </w:rPr>
        <w:t>−</w:t>
      </w:r>
      <w:r w:rsidRPr="00AF6E15">
        <w:rPr>
          <w:rFonts w:ascii="Cambria Math" w:hAnsi="Cambria Math" w:cs="Cambria Math"/>
          <w:vertAlign w:val="superscript"/>
        </w:rPr>
        <w:t>𝑟𝑇</w:t>
      </w:r>
      <w:r>
        <w:t>(1−δ)</w:t>
      </w:r>
      <w:r>
        <w:rPr>
          <w:rFonts w:ascii="Cambria Math" w:hAnsi="Cambria Math" w:cs="Cambria Math"/>
        </w:rPr>
        <w:t>𝑋</w:t>
      </w:r>
      <w:r w:rsidRPr="00E8144A">
        <w:rPr>
          <w:rFonts w:ascii="Cambria Math" w:hAnsi="Cambria Math" w:cs="Cambria Math"/>
          <w:vertAlign w:val="subscript"/>
        </w:rPr>
        <w:t>T</w:t>
      </w:r>
      <w:r>
        <w:rPr>
          <w:rFonts w:ascii="Cambria Math" w:hAnsi="Cambria Math" w:cs="Cambria Math"/>
        </w:rPr>
        <w:t>𝕀</w:t>
      </w:r>
      <w:r>
        <w:t>{</w:t>
      </w:r>
      <w:r>
        <w:rPr>
          <w:rFonts w:ascii="Cambria Math" w:hAnsi="Cambria Math" w:cs="Cambria Math"/>
        </w:rPr>
        <w:t>𝑉</w:t>
      </w:r>
      <w:r w:rsidRPr="00E8144A">
        <w:rPr>
          <w:rFonts w:ascii="Cambria Math" w:hAnsi="Cambria Math" w:cs="Cambria Math"/>
          <w:vertAlign w:val="subscript"/>
        </w:rPr>
        <w:t>T</w:t>
      </w:r>
      <w:r>
        <w:t>&lt;</w:t>
      </w:r>
      <w:r>
        <w:rPr>
          <w:rFonts w:ascii="Cambria Math" w:hAnsi="Cambria Math" w:cs="Cambria Math"/>
        </w:rPr>
        <w:t>𝐷</w:t>
      </w:r>
      <w:r>
        <w:t xml:space="preserve">}]  </w:t>
      </w:r>
    </w:p>
    <w:p w14:paraId="1A5E7799" w14:textId="1AC72513" w:rsidR="00AF6E15" w:rsidRPr="00A369E4" w:rsidRDefault="00AF6E15" w:rsidP="00AF6E15">
      <w:r>
        <w:t xml:space="preserve">Where r is risk free rate, T is time to maturity,  </w:t>
      </w:r>
      <w:r>
        <w:rPr>
          <w:rFonts w:ascii="Cambria Math" w:hAnsi="Cambria Math" w:cs="Cambria Math"/>
        </w:rPr>
        <w:t>𝑋</w:t>
      </w:r>
      <w:r>
        <w:rPr>
          <w:rFonts w:ascii="Cambria Math" w:hAnsi="Cambria Math" w:cs="Cambria Math"/>
          <w:sz w:val="16"/>
          <w:szCs w:val="16"/>
        </w:rPr>
        <w:t xml:space="preserve">𝑇 </w:t>
      </w:r>
      <w:r>
        <w:t xml:space="preserve">is the value of our portfolio at time </w:t>
      </w:r>
      <w:r>
        <w:rPr>
          <w:rFonts w:ascii="Cambria Math" w:hAnsi="Cambria Math" w:cs="Cambria Math"/>
        </w:rPr>
        <w:t>𝑇(here portfolio is call option), and 𝕀</w:t>
      </w:r>
      <w:r>
        <w:t>{</w:t>
      </w:r>
      <w:r>
        <w:rPr>
          <w:rFonts w:ascii="Cambria Math" w:hAnsi="Cambria Math" w:cs="Cambria Math"/>
        </w:rPr>
        <w:t>𝑉</w:t>
      </w:r>
      <w:r w:rsidRPr="00E8144A">
        <w:rPr>
          <w:rFonts w:ascii="Cambria Math" w:hAnsi="Cambria Math" w:cs="Cambria Math"/>
          <w:vertAlign w:val="subscript"/>
        </w:rPr>
        <w:t>T</w:t>
      </w:r>
      <w:r>
        <w:t>&lt;</w:t>
      </w:r>
      <w:r>
        <w:rPr>
          <w:rFonts w:ascii="Cambria Math" w:hAnsi="Cambria Math" w:cs="Cambria Math"/>
        </w:rPr>
        <w:t>𝐷</w:t>
      </w:r>
      <w:r>
        <w:t xml:space="preserve">}]  is </w:t>
      </w:r>
      <w:r>
        <w:rPr>
          <w:rFonts w:ascii="Cambria Math" w:hAnsi="Cambria Math" w:cs="Cambria Math"/>
        </w:rPr>
        <w:t>an indicator which is 1 if value of firm at time T is less than debt and zero otherwise</w:t>
      </w:r>
      <w:r>
        <w:t xml:space="preserve">. (This is essentially our original CVA equation, but with all the </w:t>
      </w:r>
      <w:r>
        <w:rPr>
          <w:rFonts w:ascii="Cambria Math" w:hAnsi="Cambria Math" w:cs="Cambria Math"/>
        </w:rPr>
        <w:t>τ</w:t>
      </w:r>
      <w:r>
        <w:t xml:space="preserve">'s replaced by capital </w:t>
      </w:r>
      <w:r>
        <w:rPr>
          <w:rFonts w:ascii="Cambria Math" w:hAnsi="Cambria Math" w:cs="Cambria Math"/>
        </w:rPr>
        <w:t>𝑇</w:t>
      </w:r>
      <w:r>
        <w:t xml:space="preserve">'s, since we are assuming that the only possible default time is capital </w:t>
      </w:r>
      <w:r>
        <w:rPr>
          <w:rFonts w:ascii="Cambria Math" w:hAnsi="Cambria Math" w:cs="Cambria Math"/>
        </w:rPr>
        <w:t>𝑇)</w:t>
      </w:r>
      <w:r>
        <w:t>. We calcul</w:t>
      </w:r>
      <w:r w:rsidR="0017277F">
        <w:t xml:space="preserve">ate the </w:t>
      </w:r>
      <w:r w:rsidR="0017277F" w:rsidRPr="0017277F">
        <w:rPr>
          <w:b/>
        </w:rPr>
        <w:t>CVA estimate</w:t>
      </w:r>
      <w:r w:rsidR="0017277F">
        <w:t xml:space="preserve"> to be the mean of the amount_lost across simulations and also calculate its standard deviation. </w:t>
      </w:r>
    </w:p>
    <w:tbl>
      <w:tblPr>
        <w:tblW w:w="7289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7289"/>
      </w:tblGrid>
      <w:tr w:rsidR="00AF6E15" w:rsidRPr="004C0E03" w14:paraId="6ED280AC" w14:textId="77777777" w:rsidTr="00AF6E15">
        <w:trPr>
          <w:trHeight w:val="1260"/>
        </w:trPr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F1AB65A" w14:textId="7D5CC5AD" w:rsidR="00AF6E15" w:rsidRPr="00AF6E15" w:rsidRDefault="00AF6E15" w:rsidP="00AF6E15">
            <w:pPr>
              <w:spacing w:after="0"/>
              <w:jc w:val="left"/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</w:pPr>
            <w:r w:rsidRPr="004C0E03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  <w:lastRenderedPageBreak/>
              <w:t>#default-free value of the option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>    moption_estimates[i</w:t>
            </w:r>
            <w:r w:rsidRPr="004C0E03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-1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] = np.mean(option_val)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>    moption_std[i</w:t>
            </w:r>
            <w:r w:rsidRPr="004C0E03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-1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] = np.std(option_val)/np.sqrt(size</w:t>
            </w:r>
            <w:r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)</w:t>
            </w:r>
          </w:p>
        </w:tc>
      </w:tr>
    </w:tbl>
    <w:p w14:paraId="60103E12" w14:textId="7C8A59A5" w:rsidR="00AF6E15" w:rsidRPr="001E2176" w:rsidRDefault="0017277F" w:rsidP="00394BCF">
      <w:pPr>
        <w:tabs>
          <w:tab w:val="left" w:pos="720"/>
        </w:tabs>
        <w:rPr>
          <w:rFonts w:ascii="Times New Roman" w:hAnsi="Times New Roman" w:cs="Times New Roman"/>
          <w:sz w:val="24"/>
          <w:szCs w:val="24"/>
        </w:rPr>
      </w:pPr>
      <w:r w:rsidRPr="001E2176">
        <w:rPr>
          <w:rFonts w:ascii="Times New Roman" w:hAnsi="Times New Roman" w:cs="Times New Roman"/>
          <w:sz w:val="24"/>
          <w:szCs w:val="24"/>
        </w:rPr>
        <w:t xml:space="preserve">We calculate </w:t>
      </w:r>
      <w:r w:rsidRPr="001E2176">
        <w:rPr>
          <w:rFonts w:ascii="Times New Roman" w:hAnsi="Times New Roman" w:cs="Times New Roman"/>
          <w:b/>
          <w:sz w:val="24"/>
          <w:szCs w:val="24"/>
        </w:rPr>
        <w:t>the estimate of the default free value of the option</w:t>
      </w:r>
      <w:r w:rsidRPr="001E2176">
        <w:rPr>
          <w:rFonts w:ascii="Times New Roman" w:hAnsi="Times New Roman" w:cs="Times New Roman"/>
          <w:sz w:val="24"/>
          <w:szCs w:val="24"/>
        </w:rPr>
        <w:t xml:space="preserve"> to be the mean of the default free value of the option for each simulation and also calculate its standard deviation.</w:t>
      </w:r>
    </w:p>
    <w:p w14:paraId="441FFA9F" w14:textId="72B6D055" w:rsidR="00EA140D" w:rsidRPr="001E2176" w:rsidRDefault="00EA140D" w:rsidP="00394BCF">
      <w:pPr>
        <w:tabs>
          <w:tab w:val="left" w:pos="720"/>
        </w:tabs>
        <w:rPr>
          <w:rFonts w:ascii="Times New Roman" w:hAnsi="Times New Roman" w:cs="Times New Roman"/>
          <w:sz w:val="24"/>
          <w:szCs w:val="24"/>
        </w:rPr>
      </w:pPr>
      <w:r w:rsidRPr="001E2176">
        <w:rPr>
          <w:rFonts w:ascii="Times New Roman" w:hAnsi="Times New Roman" w:cs="Times New Roman"/>
          <w:sz w:val="24"/>
          <w:szCs w:val="24"/>
        </w:rPr>
        <w:t>We show the plots of default free value of option and CVA estimate after coming out of the loop across size of simulations below.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8063"/>
      </w:tblGrid>
      <w:tr w:rsidR="00E24663" w:rsidRPr="004C0E03" w14:paraId="096AA301" w14:textId="77777777" w:rsidTr="00A078A9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30E5F4B" w14:textId="77777777" w:rsidR="00E24663" w:rsidRPr="004C0E03" w:rsidRDefault="00E24663" w:rsidP="00A078A9">
            <w:pPr>
              <w:spacing w:after="0"/>
              <w:jc w:val="left"/>
              <w:rPr>
                <w:rFonts w:ascii="Times New Roman" w:eastAsia="Times New Roman" w:hAnsi="Times New Roman" w:cs="Times New Roman"/>
                <w:sz w:val="24"/>
                <w:szCs w:val="24"/>
                <w:lang w:val="en-IN" w:eastAsia="en-IN"/>
              </w:rPr>
            </w:pPr>
            <w:r w:rsidRPr="004C0E03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  <w:t>#Plotting the graph for default-free value of the option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>plt.plot(moption_estimates,</w:t>
            </w:r>
            <w:r w:rsidRPr="004C0E03">
              <w:rPr>
                <w:rFonts w:ascii="Consolas" w:eastAsia="Times New Roman" w:hAnsi="Consolas" w:cs="Times New Roman"/>
                <w:color w:val="A2FCA2"/>
                <w:shd w:val="clear" w:color="auto" w:fill="333333"/>
                <w:lang w:val="en-IN" w:eastAsia="en-IN"/>
              </w:rPr>
              <w:t>'.'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)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>plt.plot(np.mean(moption_estimates)+np.array(moption_std)*</w:t>
            </w:r>
            <w:r w:rsidRPr="004C0E03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3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, </w:t>
            </w:r>
            <w:r w:rsidRPr="004C0E03">
              <w:rPr>
                <w:rFonts w:ascii="Consolas" w:eastAsia="Times New Roman" w:hAnsi="Consolas" w:cs="Times New Roman"/>
                <w:color w:val="A2FCA2"/>
                <w:shd w:val="clear" w:color="auto" w:fill="333333"/>
                <w:lang w:val="en-IN" w:eastAsia="en-IN"/>
              </w:rPr>
              <w:t>'r'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)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>plt.plot(np.mean(moption_estimates)-np.array(moption_std)*</w:t>
            </w:r>
            <w:r w:rsidRPr="004C0E03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3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, </w:t>
            </w:r>
            <w:r w:rsidRPr="004C0E03">
              <w:rPr>
                <w:rFonts w:ascii="Consolas" w:eastAsia="Times New Roman" w:hAnsi="Consolas" w:cs="Times New Roman"/>
                <w:color w:val="A2FCA2"/>
                <w:shd w:val="clear" w:color="auto" w:fill="333333"/>
                <w:lang w:val="en-IN" w:eastAsia="en-IN"/>
              </w:rPr>
              <w:t>'r'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)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>plt.xlabel(</w:t>
            </w:r>
            <w:r w:rsidRPr="004C0E03">
              <w:rPr>
                <w:rFonts w:ascii="Consolas" w:eastAsia="Times New Roman" w:hAnsi="Consolas" w:cs="Times New Roman"/>
                <w:color w:val="A2FCA2"/>
                <w:shd w:val="clear" w:color="auto" w:fill="333333"/>
                <w:lang w:val="en-IN" w:eastAsia="en-IN"/>
              </w:rPr>
              <w:t>"Sample Size in Thousands"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)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>plt.ylabel(</w:t>
            </w:r>
            <w:r w:rsidRPr="004C0E03">
              <w:rPr>
                <w:rFonts w:ascii="Consolas" w:eastAsia="Times New Roman" w:hAnsi="Consolas" w:cs="Times New Roman"/>
                <w:color w:val="A2FCA2"/>
                <w:shd w:val="clear" w:color="auto" w:fill="333333"/>
                <w:lang w:val="en-IN" w:eastAsia="en-IN"/>
              </w:rPr>
              <w:t>"default-free value of the option"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)</w:t>
            </w:r>
          </w:p>
        </w:tc>
      </w:tr>
    </w:tbl>
    <w:p w14:paraId="5AFC206C" w14:textId="77777777" w:rsidR="00E24663" w:rsidRDefault="00E24663" w:rsidP="00E24663">
      <w:pPr>
        <w:shd w:val="clear" w:color="auto" w:fill="FFFFFF"/>
        <w:spacing w:after="0"/>
        <w:jc w:val="left"/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</w:pPr>
      <w:r w:rsidRPr="004C0E03">
        <w:rPr>
          <w:rFonts w:ascii="Arial" w:eastAsia="Times New Roman" w:hAnsi="Arial" w:cs="Arial"/>
          <w:noProof/>
          <w:color w:val="000000"/>
          <w:sz w:val="21"/>
          <w:szCs w:val="21"/>
          <w:bdr w:val="none" w:sz="0" w:space="0" w:color="auto" w:frame="1"/>
        </w:rPr>
        <w:drawing>
          <wp:inline distT="0" distB="0" distL="0" distR="0" wp14:anchorId="1574BEE1" wp14:editId="3ACB89F1">
            <wp:extent cx="3733800" cy="249936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33800" cy="2499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9DB2FA" w14:textId="452F46A1" w:rsidR="00E24663" w:rsidRPr="001E2176" w:rsidRDefault="00E24663" w:rsidP="00394BCF">
      <w:pPr>
        <w:tabs>
          <w:tab w:val="left" w:pos="720"/>
        </w:tabs>
        <w:rPr>
          <w:rFonts w:ascii="Times New Roman" w:hAnsi="Times New Roman" w:cs="Times New Roman"/>
          <w:b/>
          <w:sz w:val="24"/>
          <w:szCs w:val="24"/>
        </w:rPr>
      </w:pPr>
      <w:r w:rsidRPr="001E2176">
        <w:rPr>
          <w:rFonts w:ascii="Times New Roman" w:hAnsi="Times New Roman" w:cs="Times New Roman"/>
          <w:sz w:val="24"/>
          <w:szCs w:val="24"/>
        </w:rPr>
        <w:t xml:space="preserve">The above is the plot for the </w:t>
      </w:r>
      <w:r w:rsidRPr="001E2176">
        <w:rPr>
          <w:rFonts w:ascii="Times New Roman" w:hAnsi="Times New Roman" w:cs="Times New Roman"/>
          <w:b/>
          <w:sz w:val="24"/>
          <w:szCs w:val="24"/>
        </w:rPr>
        <w:t>default free value of the option</w:t>
      </w:r>
      <w:r w:rsidR="00EA140D" w:rsidRPr="001E217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A140D" w:rsidRPr="001E2176">
        <w:rPr>
          <w:rFonts w:ascii="Times New Roman" w:hAnsi="Times New Roman" w:cs="Times New Roman"/>
          <w:sz w:val="24"/>
          <w:szCs w:val="24"/>
        </w:rPr>
        <w:t>along with 3 standard deviation error bounds</w:t>
      </w:r>
      <w:r w:rsidRPr="001E2176">
        <w:rPr>
          <w:rFonts w:ascii="Times New Roman" w:hAnsi="Times New Roman" w:cs="Times New Roman"/>
          <w:sz w:val="24"/>
          <w:szCs w:val="24"/>
        </w:rPr>
        <w:t xml:space="preserve"> – we can see that the mean of the data points comes to be around </w:t>
      </w:r>
      <w:r w:rsidRPr="001E2176">
        <w:rPr>
          <w:rFonts w:ascii="Times New Roman" w:hAnsi="Times New Roman" w:cs="Times New Roman"/>
          <w:b/>
          <w:sz w:val="24"/>
          <w:szCs w:val="24"/>
        </w:rPr>
        <w:t>5.3</w:t>
      </w:r>
    </w:p>
    <w:p w14:paraId="2145589E" w14:textId="77777777" w:rsidR="00E24663" w:rsidRPr="001E2176" w:rsidRDefault="00E24663" w:rsidP="00394BCF">
      <w:pPr>
        <w:tabs>
          <w:tab w:val="left" w:pos="720"/>
        </w:tabs>
        <w:rPr>
          <w:rFonts w:ascii="Times New Roman" w:hAnsi="Times New Roman" w:cs="Times New Roman"/>
          <w:b/>
          <w:sz w:val="24"/>
          <w:szCs w:val="24"/>
        </w:rPr>
      </w:pPr>
    </w:p>
    <w:p w14:paraId="7C65792A" w14:textId="77777777" w:rsidR="00E24663" w:rsidRDefault="00E24663" w:rsidP="00394BCF">
      <w:pPr>
        <w:tabs>
          <w:tab w:val="left" w:pos="720"/>
        </w:tabs>
      </w:pPr>
    </w:p>
    <w:p w14:paraId="3DE825F8" w14:textId="47EA2B31" w:rsidR="00E24663" w:rsidRPr="0017277F" w:rsidRDefault="00E24663" w:rsidP="00394BCF">
      <w:pPr>
        <w:tabs>
          <w:tab w:val="left" w:pos="720"/>
        </w:tabs>
      </w:pPr>
      <w:r w:rsidRPr="00E24663">
        <w:t>￼ ￼</w:t>
      </w:r>
    </w:p>
    <w:p w14:paraId="3A225DD2" w14:textId="77777777" w:rsidR="00E24663" w:rsidRPr="004C0E03" w:rsidRDefault="00E24663" w:rsidP="00E24663">
      <w:pPr>
        <w:shd w:val="clear" w:color="auto" w:fill="FFFFFF"/>
        <w:spacing w:after="0"/>
        <w:jc w:val="left"/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</w:pPr>
      <w:r w:rsidRPr="004C0E03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> 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782"/>
      </w:tblGrid>
      <w:tr w:rsidR="00E24663" w:rsidRPr="004C0E03" w14:paraId="73AB41CA" w14:textId="77777777" w:rsidTr="00A078A9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376125C" w14:textId="77777777" w:rsidR="00E24663" w:rsidRPr="004C0E03" w:rsidRDefault="00E24663" w:rsidP="00A078A9">
            <w:pPr>
              <w:spacing w:after="0"/>
              <w:jc w:val="left"/>
              <w:rPr>
                <w:rFonts w:ascii="Times New Roman" w:eastAsia="Times New Roman" w:hAnsi="Times New Roman" w:cs="Times New Roman"/>
                <w:sz w:val="24"/>
                <w:szCs w:val="24"/>
                <w:lang w:val="en-IN" w:eastAsia="en-IN"/>
              </w:rPr>
            </w:pPr>
            <w:r w:rsidRPr="004C0E03">
              <w:rPr>
                <w:rFonts w:ascii="Consolas" w:eastAsia="Times New Roman" w:hAnsi="Consolas" w:cs="Times New Roman"/>
                <w:color w:val="888888"/>
                <w:sz w:val="21"/>
                <w:szCs w:val="21"/>
                <w:shd w:val="clear" w:color="auto" w:fill="333333"/>
                <w:lang w:val="en-IN" w:eastAsia="en-IN"/>
              </w:rPr>
              <w:t>#Plotting the graph for CVA</w:t>
            </w:r>
            <w:r w:rsidRPr="004C0E03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br/>
              <w:t>plt.plot(cva_estimates,</w:t>
            </w:r>
            <w:r w:rsidRPr="004C0E03">
              <w:rPr>
                <w:rFonts w:ascii="Consolas" w:eastAsia="Times New Roman" w:hAnsi="Consolas" w:cs="Times New Roman"/>
                <w:color w:val="A2FCA2"/>
                <w:sz w:val="21"/>
                <w:szCs w:val="21"/>
                <w:shd w:val="clear" w:color="auto" w:fill="333333"/>
                <w:lang w:val="en-IN" w:eastAsia="en-IN"/>
              </w:rPr>
              <w:t>'.'</w:t>
            </w:r>
            <w:r w:rsidRPr="004C0E03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t>)</w:t>
            </w:r>
            <w:r w:rsidRPr="004C0E03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br/>
              <w:t>plt.plot(np.mean(cva_estimates)+np.array(cva_std)*</w:t>
            </w:r>
            <w:r w:rsidRPr="004C0E03">
              <w:rPr>
                <w:rFonts w:ascii="Consolas" w:eastAsia="Times New Roman" w:hAnsi="Consolas" w:cs="Times New Roman"/>
                <w:color w:val="D36363"/>
                <w:sz w:val="21"/>
                <w:szCs w:val="21"/>
                <w:shd w:val="clear" w:color="auto" w:fill="333333"/>
                <w:lang w:val="en-IN" w:eastAsia="en-IN"/>
              </w:rPr>
              <w:t>3</w:t>
            </w:r>
            <w:r w:rsidRPr="004C0E03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t xml:space="preserve">, </w:t>
            </w:r>
            <w:r w:rsidRPr="004C0E03">
              <w:rPr>
                <w:rFonts w:ascii="Consolas" w:eastAsia="Times New Roman" w:hAnsi="Consolas" w:cs="Times New Roman"/>
                <w:color w:val="A2FCA2"/>
                <w:sz w:val="21"/>
                <w:szCs w:val="21"/>
                <w:shd w:val="clear" w:color="auto" w:fill="333333"/>
                <w:lang w:val="en-IN" w:eastAsia="en-IN"/>
              </w:rPr>
              <w:t>'r'</w:t>
            </w:r>
            <w:r w:rsidRPr="004C0E03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t>)</w:t>
            </w:r>
            <w:r w:rsidRPr="004C0E03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br/>
              <w:t>plt.plot(np.mean(cva_estimates)-np.array(cva_std)*</w:t>
            </w:r>
            <w:r w:rsidRPr="004C0E03">
              <w:rPr>
                <w:rFonts w:ascii="Consolas" w:eastAsia="Times New Roman" w:hAnsi="Consolas" w:cs="Times New Roman"/>
                <w:color w:val="D36363"/>
                <w:sz w:val="21"/>
                <w:szCs w:val="21"/>
                <w:shd w:val="clear" w:color="auto" w:fill="333333"/>
                <w:lang w:val="en-IN" w:eastAsia="en-IN"/>
              </w:rPr>
              <w:t>3</w:t>
            </w:r>
            <w:r w:rsidRPr="004C0E03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t xml:space="preserve">, </w:t>
            </w:r>
            <w:r w:rsidRPr="004C0E03">
              <w:rPr>
                <w:rFonts w:ascii="Consolas" w:eastAsia="Times New Roman" w:hAnsi="Consolas" w:cs="Times New Roman"/>
                <w:color w:val="A2FCA2"/>
                <w:sz w:val="21"/>
                <w:szCs w:val="21"/>
                <w:shd w:val="clear" w:color="auto" w:fill="333333"/>
                <w:lang w:val="en-IN" w:eastAsia="en-IN"/>
              </w:rPr>
              <w:t>'r'</w:t>
            </w:r>
            <w:r w:rsidRPr="004C0E03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t>)</w:t>
            </w:r>
            <w:r w:rsidRPr="004C0E03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br/>
              <w:t>plt.xlabel(</w:t>
            </w:r>
            <w:r w:rsidRPr="004C0E03">
              <w:rPr>
                <w:rFonts w:ascii="Consolas" w:eastAsia="Times New Roman" w:hAnsi="Consolas" w:cs="Times New Roman"/>
                <w:color w:val="A2FCA2"/>
                <w:sz w:val="21"/>
                <w:szCs w:val="21"/>
                <w:shd w:val="clear" w:color="auto" w:fill="333333"/>
                <w:lang w:val="en-IN" w:eastAsia="en-IN"/>
              </w:rPr>
              <w:t>"Sample Size in Thousands"</w:t>
            </w:r>
            <w:r w:rsidRPr="004C0E03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t>)</w:t>
            </w:r>
            <w:r w:rsidRPr="004C0E03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br/>
              <w:t>plt.ylabel(</w:t>
            </w:r>
            <w:r w:rsidRPr="004C0E03">
              <w:rPr>
                <w:rFonts w:ascii="Consolas" w:eastAsia="Times New Roman" w:hAnsi="Consolas" w:cs="Times New Roman"/>
                <w:color w:val="A2FCA2"/>
                <w:sz w:val="21"/>
                <w:szCs w:val="21"/>
                <w:shd w:val="clear" w:color="auto" w:fill="333333"/>
                <w:lang w:val="en-IN" w:eastAsia="en-IN"/>
              </w:rPr>
              <w:t>"Value of CVA"</w:t>
            </w:r>
            <w:r w:rsidRPr="004C0E03">
              <w:rPr>
                <w:rFonts w:ascii="Consolas" w:eastAsia="Times New Roman" w:hAnsi="Consolas" w:cs="Times New Roman"/>
                <w:color w:val="FFFFFF"/>
                <w:sz w:val="21"/>
                <w:szCs w:val="21"/>
                <w:shd w:val="clear" w:color="auto" w:fill="333333"/>
                <w:lang w:val="en-IN" w:eastAsia="en-IN"/>
              </w:rPr>
              <w:t>)</w:t>
            </w:r>
          </w:p>
        </w:tc>
      </w:tr>
    </w:tbl>
    <w:p w14:paraId="0C07D194" w14:textId="77777777" w:rsidR="00E24663" w:rsidRPr="004C0E03" w:rsidRDefault="00E24663" w:rsidP="00E24663">
      <w:pPr>
        <w:shd w:val="clear" w:color="auto" w:fill="FFFFFF"/>
        <w:spacing w:after="0"/>
        <w:jc w:val="left"/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</w:pPr>
      <w:r w:rsidRPr="004C0E03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> </w:t>
      </w:r>
    </w:p>
    <w:p w14:paraId="22FFE386" w14:textId="77777777" w:rsidR="00E24663" w:rsidRDefault="00E24663" w:rsidP="00E24663">
      <w:pPr>
        <w:shd w:val="clear" w:color="auto" w:fill="FFFFFF"/>
        <w:spacing w:after="0"/>
        <w:jc w:val="left"/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</w:pPr>
      <w:r w:rsidRPr="004C0E03">
        <w:rPr>
          <w:rFonts w:ascii="Arial" w:eastAsia="Times New Roman" w:hAnsi="Arial" w:cs="Arial"/>
          <w:noProof/>
          <w:color w:val="000000"/>
          <w:sz w:val="21"/>
          <w:szCs w:val="21"/>
          <w:bdr w:val="none" w:sz="0" w:space="0" w:color="auto" w:frame="1"/>
        </w:rPr>
        <w:drawing>
          <wp:inline distT="0" distB="0" distL="0" distR="0" wp14:anchorId="30558E1C" wp14:editId="5D39A5E8">
            <wp:extent cx="3878580" cy="2506980"/>
            <wp:effectExtent l="0" t="0" r="762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78580" cy="25069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C84D77" w14:textId="77777777" w:rsidR="00E24663" w:rsidRDefault="00E24663" w:rsidP="00E24663">
      <w:pPr>
        <w:shd w:val="clear" w:color="auto" w:fill="FFFFFF"/>
        <w:spacing w:after="0"/>
        <w:jc w:val="left"/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</w:pPr>
    </w:p>
    <w:p w14:paraId="29DC5292" w14:textId="68096CF2" w:rsidR="00E24663" w:rsidRPr="001E2176" w:rsidRDefault="00E24663" w:rsidP="00E24663">
      <w:pPr>
        <w:tabs>
          <w:tab w:val="left" w:pos="720"/>
        </w:tabs>
        <w:rPr>
          <w:rFonts w:ascii="Times New Roman" w:hAnsi="Times New Roman" w:cs="Times New Roman"/>
          <w:b/>
          <w:sz w:val="24"/>
          <w:szCs w:val="24"/>
        </w:rPr>
      </w:pPr>
      <w:r w:rsidRPr="001E2176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 xml:space="preserve">The above is the plot for the </w:t>
      </w:r>
      <w:r w:rsidRPr="001E2176">
        <w:rPr>
          <w:rFonts w:ascii="Times New Roman" w:eastAsia="Times New Roman" w:hAnsi="Times New Roman" w:cs="Times New Roman"/>
          <w:b/>
          <w:sz w:val="24"/>
          <w:szCs w:val="24"/>
          <w:lang w:val="en-IN" w:eastAsia="en-IN"/>
        </w:rPr>
        <w:t>CVA</w:t>
      </w:r>
      <w:r w:rsidR="00EA140D" w:rsidRPr="001E2176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 xml:space="preserve"> </w:t>
      </w:r>
      <w:r w:rsidR="00EA140D" w:rsidRPr="001E2176">
        <w:rPr>
          <w:rFonts w:ascii="Times New Roman" w:hAnsi="Times New Roman" w:cs="Times New Roman"/>
          <w:sz w:val="24"/>
          <w:szCs w:val="24"/>
        </w:rPr>
        <w:t xml:space="preserve">along with 3 standard deviation error bounds </w:t>
      </w:r>
      <w:r w:rsidRPr="001E2176">
        <w:rPr>
          <w:rFonts w:ascii="Times New Roman" w:hAnsi="Times New Roman" w:cs="Times New Roman"/>
          <w:sz w:val="24"/>
          <w:szCs w:val="24"/>
        </w:rPr>
        <w:t xml:space="preserve">– we can see that the mean of the data points comes to be around </w:t>
      </w:r>
      <w:r w:rsidR="007A1B45" w:rsidRPr="001E2176">
        <w:rPr>
          <w:rFonts w:ascii="Times New Roman" w:hAnsi="Times New Roman" w:cs="Times New Roman"/>
          <w:b/>
          <w:sz w:val="24"/>
          <w:szCs w:val="24"/>
        </w:rPr>
        <w:t>0.05.</w:t>
      </w:r>
    </w:p>
    <w:p w14:paraId="1850BA81" w14:textId="1480BCEB" w:rsidR="00E24663" w:rsidRPr="001E2176" w:rsidRDefault="00E24663" w:rsidP="00E24663">
      <w:pPr>
        <w:shd w:val="clear" w:color="auto" w:fill="FFFFFF"/>
        <w:spacing w:after="0"/>
        <w:jc w:val="left"/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</w:pPr>
    </w:p>
    <w:p w14:paraId="6C0FAC65" w14:textId="77777777" w:rsidR="00E24663" w:rsidRPr="001E2176" w:rsidRDefault="00E24663" w:rsidP="00E24663">
      <w:pPr>
        <w:shd w:val="clear" w:color="auto" w:fill="FFFFFF"/>
        <w:spacing w:after="0"/>
        <w:jc w:val="left"/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</w:pPr>
    </w:p>
    <w:p w14:paraId="68D394E2" w14:textId="77777777" w:rsidR="00AF6E15" w:rsidRPr="0017277F" w:rsidRDefault="00AF6E15" w:rsidP="00394BCF">
      <w:pPr>
        <w:tabs>
          <w:tab w:val="left" w:pos="720"/>
        </w:tabs>
      </w:pPr>
    </w:p>
    <w:p w14:paraId="6A2A2D5A" w14:textId="77777777" w:rsidR="00AF6E15" w:rsidRDefault="00AF6E15" w:rsidP="00394BCF">
      <w:pPr>
        <w:tabs>
          <w:tab w:val="left" w:pos="720"/>
        </w:tabs>
        <w:rPr>
          <w:rFonts w:ascii="Times New Roman" w:eastAsia="Times New Roman" w:hAnsi="Times New Roman" w:cs="Times New Roman"/>
          <w:b/>
          <w:color w:val="365F91" w:themeColor="accent1" w:themeShade="BF"/>
          <w:sz w:val="28"/>
          <w:szCs w:val="24"/>
        </w:rPr>
      </w:pPr>
    </w:p>
    <w:p w14:paraId="0E87E610" w14:textId="5130495B" w:rsidR="00394BCF" w:rsidRPr="001B66AF" w:rsidRDefault="001B66AF" w:rsidP="00394BCF">
      <w:pPr>
        <w:tabs>
          <w:tab w:val="left" w:pos="720"/>
        </w:tabs>
        <w:rPr>
          <w:rFonts w:ascii="Times New Roman" w:eastAsia="Times New Roman" w:hAnsi="Times New Roman" w:cs="Times New Roman"/>
          <w:color w:val="365F91" w:themeColor="accent1" w:themeShade="BF"/>
          <w:sz w:val="24"/>
          <w:szCs w:val="24"/>
        </w:rPr>
      </w:pPr>
      <w:r w:rsidRPr="001B66AF">
        <w:rPr>
          <w:rFonts w:ascii="Times New Roman" w:eastAsia="Times New Roman" w:hAnsi="Times New Roman" w:cs="Times New Roman"/>
          <w:b/>
          <w:color w:val="365F91" w:themeColor="accent1" w:themeShade="BF"/>
          <w:sz w:val="28"/>
          <w:szCs w:val="24"/>
        </w:rPr>
        <w:t>Task</w:t>
      </w:r>
      <w:r w:rsidR="00394BCF" w:rsidRPr="001B66AF">
        <w:rPr>
          <w:rFonts w:ascii="Times New Roman" w:eastAsia="Times New Roman" w:hAnsi="Times New Roman" w:cs="Times New Roman"/>
          <w:b/>
          <w:color w:val="365F91" w:themeColor="accent1" w:themeShade="BF"/>
          <w:sz w:val="28"/>
          <w:szCs w:val="24"/>
        </w:rPr>
        <w:t xml:space="preserve"> 3: </w:t>
      </w:r>
      <w:r w:rsidR="00394BCF" w:rsidRPr="001B66AF">
        <w:rPr>
          <w:rFonts w:ascii="Times New Roman" w:eastAsia="Times New Roman" w:hAnsi="Times New Roman" w:cs="Times New Roman"/>
          <w:color w:val="365F91" w:themeColor="accent1" w:themeShade="BF"/>
          <w:sz w:val="24"/>
          <w:szCs w:val="24"/>
        </w:rPr>
        <w:t>Calculate the Monte Carlo estimates for the price of the option incorporating counterparty risk, given by the default-free price less the CVA.</w:t>
      </w:r>
    </w:p>
    <w:p w14:paraId="26E1D20D" w14:textId="629E1A15" w:rsidR="00925C42" w:rsidRPr="00925C42" w:rsidRDefault="00925C42" w:rsidP="00925C42">
      <w:pPr>
        <w:jc w:val="center"/>
        <w:rPr>
          <w:rFonts w:eastAsia="Times New Roman" w:cstheme="minorHAnsi"/>
          <w:lang w:val="en-IN" w:eastAsia="en-IN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560"/>
      </w:tblGrid>
      <w:tr w:rsidR="004C0E03" w:rsidRPr="004C0E03" w14:paraId="0A821945" w14:textId="77777777" w:rsidTr="004C0E03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043F7B1" w14:textId="77777777" w:rsidR="004C0E03" w:rsidRPr="004C0E03" w:rsidRDefault="004C0E03" w:rsidP="004C0E03">
            <w:pPr>
              <w:spacing w:after="0"/>
              <w:jc w:val="left"/>
              <w:rPr>
                <w:rFonts w:ascii="Times New Roman" w:eastAsia="Times New Roman" w:hAnsi="Times New Roman" w:cs="Times New Roman"/>
                <w:sz w:val="24"/>
                <w:szCs w:val="24"/>
                <w:lang w:val="en-IN" w:eastAsia="en-IN"/>
              </w:rPr>
            </w:pPr>
            <w:r w:rsidRPr="004C0E03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  <w:t>#Monte Carlo estimates for the price of the option incorporating counterparty risk, given by the default-free price less the CVA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>    CVAadjustedOptionval[i</w:t>
            </w:r>
            <w:r w:rsidRPr="004C0E03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-1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] = moption_estimates[i</w:t>
            </w:r>
            <w:r w:rsidRPr="004C0E03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-1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] - cva_estimates[i</w:t>
            </w:r>
            <w:r w:rsidRPr="004C0E03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-1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]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>    CVAadjustedOptionval_std[i</w:t>
            </w:r>
            <w:r w:rsidRPr="004C0E03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-1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] = np.std(option_val - amount_lost)/np.sqrt(size)</w:t>
            </w:r>
          </w:p>
        </w:tc>
      </w:tr>
    </w:tbl>
    <w:p w14:paraId="056C8F1F" w14:textId="7D0DE15E" w:rsidR="00EA140D" w:rsidRPr="001E2176" w:rsidRDefault="00EA140D" w:rsidP="00EA140D">
      <w:pPr>
        <w:tabs>
          <w:tab w:val="left" w:pos="720"/>
        </w:tabs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</w:pPr>
      <w:r w:rsidRPr="001E2176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 xml:space="preserve">Within the loop for sizes of simulations and outside the month loop we calculate CVA Adjusted option value </w:t>
      </w:r>
      <w:r w:rsidR="001E2176" w:rsidRPr="001E2176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>(</w:t>
      </w:r>
      <w:r w:rsidR="001E2176" w:rsidRPr="001E2176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>the price of the option incorporating counterparty risk</w:t>
      </w:r>
      <w:r w:rsidR="001E2176" w:rsidRPr="001E2176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 xml:space="preserve">) </w:t>
      </w:r>
      <w:r w:rsidRPr="001E2176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>to be the default free value of the option minus the CVA estimate.</w:t>
      </w:r>
    </w:p>
    <w:p w14:paraId="7E0CB652" w14:textId="09E497DD" w:rsidR="00EA140D" w:rsidRPr="001E2176" w:rsidRDefault="004C0E03" w:rsidP="00EA140D">
      <w:pPr>
        <w:tabs>
          <w:tab w:val="left" w:pos="720"/>
        </w:tabs>
        <w:rPr>
          <w:rFonts w:ascii="Times New Roman" w:hAnsi="Times New Roman" w:cs="Times New Roman"/>
          <w:sz w:val="24"/>
          <w:szCs w:val="24"/>
        </w:rPr>
      </w:pPr>
      <w:r w:rsidRPr="001E2176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br/>
      </w:r>
      <w:r w:rsidR="00EA140D" w:rsidRPr="001E2176">
        <w:rPr>
          <w:rFonts w:ascii="Times New Roman" w:hAnsi="Times New Roman" w:cs="Times New Roman"/>
          <w:sz w:val="24"/>
          <w:szCs w:val="24"/>
        </w:rPr>
        <w:t>We show the plot of CVA Adjusted option value after coming out of the loop across size of simulations below.</w:t>
      </w:r>
    </w:p>
    <w:p w14:paraId="3C1028FC" w14:textId="1B1E58A8" w:rsidR="004C0E03" w:rsidRPr="004C0E03" w:rsidRDefault="004C0E03" w:rsidP="004C0E03">
      <w:pPr>
        <w:spacing w:after="240"/>
        <w:jc w:val="left"/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</w:pPr>
    </w:p>
    <w:p w14:paraId="2D47EAA4" w14:textId="48BB6C43" w:rsidR="00E8144A" w:rsidRDefault="00E8144A" w:rsidP="004C0E03">
      <w:pPr>
        <w:shd w:val="clear" w:color="auto" w:fill="FFFFFF"/>
        <w:spacing w:after="0"/>
        <w:jc w:val="left"/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</w:pPr>
      <w:r>
        <w:t>.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560"/>
      </w:tblGrid>
      <w:tr w:rsidR="004C0E03" w:rsidRPr="004C0E03" w14:paraId="13406D4F" w14:textId="77777777" w:rsidTr="004C0E03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254334A" w14:textId="1C1CA7E1" w:rsidR="004C0E03" w:rsidRPr="004C0E03" w:rsidRDefault="004C0E03" w:rsidP="004C0E03">
            <w:pPr>
              <w:spacing w:after="0"/>
              <w:jc w:val="left"/>
              <w:rPr>
                <w:rFonts w:ascii="Times New Roman" w:eastAsia="Times New Roman" w:hAnsi="Times New Roman" w:cs="Times New Roman"/>
                <w:sz w:val="24"/>
                <w:szCs w:val="24"/>
                <w:lang w:val="en-IN" w:eastAsia="en-IN"/>
              </w:rPr>
            </w:pPr>
            <w:r w:rsidRPr="004C0E03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  <w:t>#Plotting the graph for CVA</w:t>
            </w:r>
            <w:r w:rsidR="00E24663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val="en-IN" w:eastAsia="en-IN"/>
              </w:rPr>
              <w:t xml:space="preserve"> adjusted option value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>plt.plot(CVAadjustedOptionval,</w:t>
            </w:r>
            <w:r w:rsidRPr="004C0E03">
              <w:rPr>
                <w:rFonts w:ascii="Consolas" w:eastAsia="Times New Roman" w:hAnsi="Consolas" w:cs="Times New Roman"/>
                <w:color w:val="A2FCA2"/>
                <w:shd w:val="clear" w:color="auto" w:fill="333333"/>
                <w:lang w:val="en-IN" w:eastAsia="en-IN"/>
              </w:rPr>
              <w:t>'.'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)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>plt.plot(np.mean(CVAadjustedOptionval)+np.array(CVAadjustedOptionval_std)*</w:t>
            </w:r>
            <w:r w:rsidRPr="004C0E03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3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, </w:t>
            </w:r>
            <w:r w:rsidRPr="004C0E03">
              <w:rPr>
                <w:rFonts w:ascii="Consolas" w:eastAsia="Times New Roman" w:hAnsi="Consolas" w:cs="Times New Roman"/>
                <w:color w:val="A2FCA2"/>
                <w:shd w:val="clear" w:color="auto" w:fill="333333"/>
                <w:lang w:val="en-IN" w:eastAsia="en-IN"/>
              </w:rPr>
              <w:t>'r'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)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>plt.plot(np.mean(CVAadjustedOptionval)-np.array(CVAadjustedOptionval_std)*</w:t>
            </w:r>
            <w:r w:rsidRPr="004C0E03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val="en-IN" w:eastAsia="en-IN"/>
              </w:rPr>
              <w:t>3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 xml:space="preserve">, </w:t>
            </w:r>
            <w:r w:rsidRPr="004C0E03">
              <w:rPr>
                <w:rFonts w:ascii="Consolas" w:eastAsia="Times New Roman" w:hAnsi="Consolas" w:cs="Times New Roman"/>
                <w:color w:val="A2FCA2"/>
                <w:shd w:val="clear" w:color="auto" w:fill="333333"/>
                <w:lang w:val="en-IN" w:eastAsia="en-IN"/>
              </w:rPr>
              <w:t>'r'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)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>plt.xlabel(</w:t>
            </w:r>
            <w:r w:rsidRPr="004C0E03">
              <w:rPr>
                <w:rFonts w:ascii="Consolas" w:eastAsia="Times New Roman" w:hAnsi="Consolas" w:cs="Times New Roman"/>
                <w:color w:val="A2FCA2"/>
                <w:shd w:val="clear" w:color="auto" w:fill="333333"/>
                <w:lang w:val="en-IN" w:eastAsia="en-IN"/>
              </w:rPr>
              <w:t>"Sample Size in Thousands"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)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br/>
              <w:t>plt.ylabel(</w:t>
            </w:r>
            <w:r w:rsidRPr="004C0E03">
              <w:rPr>
                <w:rFonts w:ascii="Consolas" w:eastAsia="Times New Roman" w:hAnsi="Consolas" w:cs="Times New Roman"/>
                <w:color w:val="A2FCA2"/>
                <w:shd w:val="clear" w:color="auto" w:fill="333333"/>
                <w:lang w:val="en-IN" w:eastAsia="en-IN"/>
              </w:rPr>
              <w:t>"Value of CVA"</w:t>
            </w:r>
            <w:r w:rsidRPr="004C0E03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val="en-IN" w:eastAsia="en-IN"/>
              </w:rPr>
              <w:t>)</w:t>
            </w:r>
          </w:p>
        </w:tc>
      </w:tr>
    </w:tbl>
    <w:p w14:paraId="29AE37DB" w14:textId="77777777" w:rsidR="004C0E03" w:rsidRPr="004C0E03" w:rsidRDefault="004C0E03" w:rsidP="004C0E03">
      <w:pPr>
        <w:spacing w:after="0"/>
        <w:jc w:val="left"/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</w:pPr>
    </w:p>
    <w:p w14:paraId="23038E08" w14:textId="2075DD5E" w:rsidR="004C0E03" w:rsidRDefault="004C0E03" w:rsidP="004C0E03">
      <w:pPr>
        <w:shd w:val="clear" w:color="auto" w:fill="FFFFFF"/>
        <w:spacing w:after="0"/>
        <w:jc w:val="left"/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</w:pPr>
    </w:p>
    <w:p w14:paraId="63A07A1D" w14:textId="2CBDE206" w:rsidR="0027579A" w:rsidRPr="004C0E03" w:rsidRDefault="001D59EB" w:rsidP="004C0E03">
      <w:pPr>
        <w:shd w:val="clear" w:color="auto" w:fill="FFFFFF"/>
        <w:spacing w:after="0"/>
        <w:jc w:val="left"/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 wp14:anchorId="550C17CD" wp14:editId="41E296BF">
            <wp:extent cx="5245100" cy="3225800"/>
            <wp:effectExtent l="0" t="0" r="12700" b="0"/>
            <wp:docPr id="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5100" cy="3225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437A2A" w14:textId="107BB585" w:rsidR="0027579A" w:rsidRPr="001E2176" w:rsidRDefault="0027579A" w:rsidP="0027579A">
      <w:pPr>
        <w:tabs>
          <w:tab w:val="left" w:pos="720"/>
        </w:tabs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</w:pPr>
      <w:r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 xml:space="preserve">The above is the plot for the </w:t>
      </w:r>
      <w:r w:rsidRPr="0027579A">
        <w:rPr>
          <w:rFonts w:ascii="Times New Roman" w:eastAsia="Times New Roman" w:hAnsi="Times New Roman" w:cs="Times New Roman"/>
          <w:b/>
          <w:sz w:val="24"/>
          <w:szCs w:val="24"/>
          <w:lang w:val="en-IN" w:eastAsia="en-IN"/>
        </w:rPr>
        <w:t>CVA Adjusted Option Value</w:t>
      </w:r>
      <w:r w:rsidR="001E2176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 xml:space="preserve"> (</w:t>
      </w:r>
      <w:r w:rsidR="001E2176" w:rsidRPr="001E2176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>the price of the option incorporating counterparty risk</w:t>
      </w:r>
      <w:r w:rsidR="001E2176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 xml:space="preserve">) </w:t>
      </w:r>
      <w:r w:rsidRPr="001E2176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 xml:space="preserve">along with 3 standard deviation error bounds – we can see that the mean of the data points comes to be around </w:t>
      </w:r>
      <w:r w:rsidRPr="001E2176">
        <w:rPr>
          <w:rFonts w:ascii="Times New Roman" w:eastAsia="Times New Roman" w:hAnsi="Times New Roman" w:cs="Times New Roman"/>
          <w:b/>
          <w:sz w:val="24"/>
          <w:szCs w:val="24"/>
          <w:lang w:val="en-IN" w:eastAsia="en-IN"/>
        </w:rPr>
        <w:t>5.25</w:t>
      </w:r>
      <w:r w:rsidRPr="001E2176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>.</w:t>
      </w:r>
    </w:p>
    <w:p w14:paraId="112E5348" w14:textId="4404ABEB" w:rsidR="00FF6B9A" w:rsidRPr="00784EE3" w:rsidRDefault="00FF6B9A" w:rsidP="00FF6B9A">
      <w:pPr>
        <w:tabs>
          <w:tab w:val="left" w:pos="720"/>
        </w:tabs>
        <w:rPr>
          <w:rFonts w:ascii="Times New Roman" w:hAnsi="Times New Roman" w:cs="Times New Roman"/>
          <w:b/>
          <w:sz w:val="32"/>
        </w:rPr>
      </w:pPr>
      <w:r w:rsidRPr="00FF6B9A">
        <w:rPr>
          <w:rFonts w:ascii="Times New Roman" w:hAnsi="Times New Roman" w:cs="Times New Roman"/>
          <w:b/>
          <w:sz w:val="32"/>
        </w:rPr>
        <w:t>Conclusion</w:t>
      </w:r>
      <w:r w:rsidR="00784EE3">
        <w:rPr>
          <w:rFonts w:ascii="Times New Roman" w:hAnsi="Times New Roman" w:cs="Times New Roman"/>
          <w:b/>
          <w:sz w:val="32"/>
        </w:rPr>
        <w:t xml:space="preserve"> and Summary</w:t>
      </w:r>
    </w:p>
    <w:p w14:paraId="7FAFACDC" w14:textId="659C3D53" w:rsidR="00FF6B9A" w:rsidRPr="001E2176" w:rsidRDefault="00783654" w:rsidP="006054FF">
      <w:pPr>
        <w:tabs>
          <w:tab w:val="left" w:pos="720"/>
        </w:tabs>
        <w:rPr>
          <w:rFonts w:ascii="Times New Roman" w:hAnsi="Times New Roman" w:cs="Times New Roman"/>
          <w:b/>
          <w:sz w:val="24"/>
          <w:szCs w:val="24"/>
        </w:rPr>
      </w:pPr>
      <w:r w:rsidRPr="001E2176">
        <w:rPr>
          <w:rFonts w:ascii="Times New Roman" w:hAnsi="Times New Roman" w:cs="Times New Roman"/>
          <w:sz w:val="24"/>
          <w:szCs w:val="24"/>
        </w:rPr>
        <w:t xml:space="preserve">Using the above code for simulating the option value we can conclude that the </w:t>
      </w:r>
      <w:r w:rsidRPr="001E2176">
        <w:rPr>
          <w:rFonts w:ascii="Times New Roman" w:hAnsi="Times New Roman" w:cs="Times New Roman"/>
          <w:b/>
          <w:sz w:val="24"/>
          <w:szCs w:val="24"/>
        </w:rPr>
        <w:t>default free value of the option is 5.3, CVA estimate is 0.05, and CVA Adjusted Option Value</w:t>
      </w:r>
      <w:r w:rsidR="001E2176" w:rsidRPr="001E2176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1E2176" w:rsidRPr="001E2176">
        <w:rPr>
          <w:rFonts w:ascii="Times New Roman" w:eastAsia="Times New Roman" w:hAnsi="Times New Roman" w:cs="Times New Roman"/>
          <w:sz w:val="24"/>
          <w:szCs w:val="24"/>
          <w:lang w:val="en-IN" w:eastAsia="en-IN"/>
        </w:rPr>
        <w:t>the price of the option incorporating counterparty risk</w:t>
      </w:r>
      <w:r w:rsidR="001E2176" w:rsidRPr="001E2176">
        <w:rPr>
          <w:rFonts w:ascii="Times New Roman" w:hAnsi="Times New Roman" w:cs="Times New Roman"/>
          <w:b/>
          <w:sz w:val="24"/>
          <w:szCs w:val="24"/>
        </w:rPr>
        <w:t>)</w:t>
      </w:r>
      <w:r w:rsidRPr="001E2176">
        <w:rPr>
          <w:rFonts w:ascii="Times New Roman" w:hAnsi="Times New Roman" w:cs="Times New Roman"/>
          <w:b/>
          <w:sz w:val="24"/>
          <w:szCs w:val="24"/>
        </w:rPr>
        <w:t xml:space="preserve"> is 5.25</w:t>
      </w:r>
    </w:p>
    <w:p w14:paraId="04BA02E7" w14:textId="77777777" w:rsidR="008C6C98" w:rsidRPr="001E2176" w:rsidRDefault="008C6C98" w:rsidP="006054FF">
      <w:pPr>
        <w:tabs>
          <w:tab w:val="left" w:pos="720"/>
        </w:tabs>
        <w:rPr>
          <w:rFonts w:ascii="Times New Roman" w:hAnsi="Times New Roman" w:cs="Times New Roman"/>
          <w:b/>
          <w:sz w:val="24"/>
          <w:szCs w:val="24"/>
        </w:rPr>
      </w:pPr>
    </w:p>
    <w:p w14:paraId="6F0E0313" w14:textId="77777777" w:rsidR="008C6C98" w:rsidRDefault="008C6C98" w:rsidP="006054FF">
      <w:pPr>
        <w:tabs>
          <w:tab w:val="left" w:pos="720"/>
        </w:tabs>
        <w:rPr>
          <w:rFonts w:ascii="Times New Roman" w:hAnsi="Times New Roman" w:cs="Times New Roman"/>
          <w:b/>
          <w:sz w:val="28"/>
        </w:rPr>
      </w:pPr>
    </w:p>
    <w:p w14:paraId="0798E1B9" w14:textId="77777777" w:rsidR="008C6C98" w:rsidRDefault="008C6C98" w:rsidP="006054FF">
      <w:pPr>
        <w:tabs>
          <w:tab w:val="left" w:pos="720"/>
        </w:tabs>
        <w:rPr>
          <w:rFonts w:ascii="Times New Roman" w:hAnsi="Times New Roman" w:cs="Times New Roman"/>
          <w:b/>
          <w:sz w:val="28"/>
        </w:rPr>
      </w:pPr>
    </w:p>
    <w:p w14:paraId="0F182664" w14:textId="77777777" w:rsidR="003116C3" w:rsidRDefault="003116C3" w:rsidP="006054FF">
      <w:pPr>
        <w:tabs>
          <w:tab w:val="left" w:pos="720"/>
        </w:tabs>
        <w:rPr>
          <w:rFonts w:ascii="Times New Roman" w:hAnsi="Times New Roman" w:cs="Times New Roman"/>
          <w:b/>
          <w:sz w:val="28"/>
        </w:rPr>
      </w:pPr>
    </w:p>
    <w:p w14:paraId="2C8575F0" w14:textId="77777777" w:rsidR="00950FC4" w:rsidRDefault="00950FC4" w:rsidP="006054FF">
      <w:pPr>
        <w:tabs>
          <w:tab w:val="left" w:pos="720"/>
        </w:tabs>
        <w:rPr>
          <w:rFonts w:ascii="Times New Roman" w:hAnsi="Times New Roman" w:cs="Times New Roman"/>
          <w:b/>
          <w:sz w:val="28"/>
        </w:rPr>
      </w:pPr>
    </w:p>
    <w:p w14:paraId="0055FB1A" w14:textId="7FE6E05C" w:rsidR="008C68A2" w:rsidRPr="002F147C" w:rsidRDefault="006054FF" w:rsidP="002F147C">
      <w:pPr>
        <w:tabs>
          <w:tab w:val="left" w:pos="720"/>
        </w:tabs>
        <w:rPr>
          <w:rFonts w:ascii="Times New Roman" w:hAnsi="Times New Roman" w:cs="Times New Roman"/>
          <w:b/>
          <w:sz w:val="28"/>
        </w:rPr>
      </w:pPr>
      <w:r w:rsidRPr="006054FF">
        <w:rPr>
          <w:rFonts w:ascii="Times New Roman" w:hAnsi="Times New Roman" w:cs="Times New Roman"/>
          <w:b/>
          <w:sz w:val="28"/>
        </w:rPr>
        <w:t>References</w:t>
      </w:r>
      <w:bookmarkStart w:id="0" w:name="_GoBack"/>
      <w:bookmarkEnd w:id="0"/>
      <w:r>
        <w:rPr>
          <w:rFonts w:ascii="Times New Roman" w:eastAsia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eastAsia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  <w:b/>
          <w:sz w:val="24"/>
          <w:szCs w:val="24"/>
        </w:rPr>
        <w:fldChar w:fldCharType="separate"/>
      </w:r>
    </w:p>
    <w:p w14:paraId="7D8EBB54" w14:textId="77777777" w:rsidR="008C68A2" w:rsidRPr="008C68A2" w:rsidRDefault="008C68A2" w:rsidP="008C68A2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noProof/>
          <w:sz w:val="24"/>
          <w:szCs w:val="24"/>
        </w:rPr>
      </w:pPr>
      <w:r w:rsidRPr="008C68A2">
        <w:rPr>
          <w:rFonts w:ascii="Times New Roman" w:hAnsi="Times New Roman" w:cs="Times New Roman"/>
          <w:noProof/>
          <w:sz w:val="24"/>
          <w:szCs w:val="24"/>
        </w:rPr>
        <w:t xml:space="preserve">Hilpisch, Y. (2014) </w:t>
      </w:r>
      <w:r w:rsidRPr="008C68A2">
        <w:rPr>
          <w:rFonts w:ascii="Times New Roman" w:hAnsi="Times New Roman" w:cs="Times New Roman"/>
          <w:i/>
          <w:iCs/>
          <w:noProof/>
          <w:sz w:val="24"/>
          <w:szCs w:val="24"/>
        </w:rPr>
        <w:t>Python for Finance</w:t>
      </w:r>
      <w:r w:rsidRPr="008C68A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C68A2">
        <w:rPr>
          <w:rFonts w:ascii="Times New Roman" w:hAnsi="Times New Roman" w:cs="Times New Roman"/>
          <w:i/>
          <w:iCs/>
          <w:noProof/>
          <w:sz w:val="24"/>
          <w:szCs w:val="24"/>
        </w:rPr>
        <w:t>The FEBS journal</w:t>
      </w:r>
      <w:r w:rsidRPr="008C68A2">
        <w:rPr>
          <w:rFonts w:ascii="Times New Roman" w:hAnsi="Times New Roman" w:cs="Times New Roman"/>
          <w:noProof/>
          <w:sz w:val="24"/>
          <w:szCs w:val="24"/>
        </w:rPr>
        <w:t>. doi: 10.1111/febs.12952.</w:t>
      </w:r>
    </w:p>
    <w:p w14:paraId="67B59022" w14:textId="77777777" w:rsidR="008C68A2" w:rsidRPr="008C68A2" w:rsidRDefault="008C68A2" w:rsidP="008C68A2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noProof/>
          <w:sz w:val="24"/>
          <w:szCs w:val="24"/>
        </w:rPr>
      </w:pPr>
      <w:r w:rsidRPr="008C68A2">
        <w:rPr>
          <w:rFonts w:ascii="Times New Roman" w:hAnsi="Times New Roman" w:cs="Times New Roman"/>
          <w:noProof/>
          <w:sz w:val="24"/>
          <w:szCs w:val="24"/>
        </w:rPr>
        <w:t xml:space="preserve">Kenton Will (2019) </w:t>
      </w:r>
      <w:r w:rsidRPr="008C68A2">
        <w:rPr>
          <w:rFonts w:ascii="Times New Roman" w:hAnsi="Times New Roman" w:cs="Times New Roman"/>
          <w:i/>
          <w:iCs/>
          <w:noProof/>
          <w:sz w:val="24"/>
          <w:szCs w:val="24"/>
        </w:rPr>
        <w:t>Value at Risk (VaR)</w:t>
      </w:r>
      <w:r w:rsidRPr="008C68A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C68A2">
        <w:rPr>
          <w:rFonts w:ascii="Times New Roman" w:hAnsi="Times New Roman" w:cs="Times New Roman"/>
          <w:i/>
          <w:iCs/>
          <w:noProof/>
          <w:sz w:val="24"/>
          <w:szCs w:val="24"/>
        </w:rPr>
        <w:t>Corporate Finance &amp;Accounting</w:t>
      </w:r>
      <w:r w:rsidRPr="008C68A2">
        <w:rPr>
          <w:rFonts w:ascii="Times New Roman" w:hAnsi="Times New Roman" w:cs="Times New Roman"/>
          <w:noProof/>
          <w:sz w:val="24"/>
          <w:szCs w:val="24"/>
        </w:rPr>
        <w:t>. Available at: https://www.investopedia.com/terms/v/var.asp (Accessed: 27 September 2019).</w:t>
      </w:r>
    </w:p>
    <w:p w14:paraId="3B6751ED" w14:textId="77777777" w:rsidR="008C68A2" w:rsidRPr="008C68A2" w:rsidRDefault="008C68A2" w:rsidP="008C68A2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noProof/>
          <w:sz w:val="24"/>
          <w:szCs w:val="24"/>
        </w:rPr>
      </w:pPr>
      <w:r w:rsidRPr="008C68A2">
        <w:rPr>
          <w:rFonts w:ascii="Times New Roman" w:hAnsi="Times New Roman" w:cs="Times New Roman"/>
          <w:noProof/>
          <w:sz w:val="24"/>
          <w:szCs w:val="24"/>
        </w:rPr>
        <w:t xml:space="preserve">Michell Cory (2019) </w:t>
      </w:r>
      <w:r w:rsidRPr="008C68A2">
        <w:rPr>
          <w:rFonts w:ascii="Times New Roman" w:hAnsi="Times New Roman" w:cs="Times New Roman"/>
          <w:i/>
          <w:iCs/>
          <w:noProof/>
          <w:sz w:val="24"/>
          <w:szCs w:val="24"/>
        </w:rPr>
        <w:t>Up-And-Out Option Definition</w:t>
      </w:r>
      <w:r w:rsidRPr="008C68A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C68A2">
        <w:rPr>
          <w:rFonts w:ascii="Times New Roman" w:hAnsi="Times New Roman" w:cs="Times New Roman"/>
          <w:i/>
          <w:iCs/>
          <w:noProof/>
          <w:sz w:val="24"/>
          <w:szCs w:val="24"/>
        </w:rPr>
        <w:t>Options &amp; Derivatives Trading</w:t>
      </w:r>
      <w:r w:rsidRPr="008C68A2">
        <w:rPr>
          <w:rFonts w:ascii="Times New Roman" w:hAnsi="Times New Roman" w:cs="Times New Roman"/>
          <w:noProof/>
          <w:sz w:val="24"/>
          <w:szCs w:val="24"/>
        </w:rPr>
        <w:t>. Available at: https://www.investopedia.com/terms/u/up-and-outoption.asp (Accessed: 26 September 2019).</w:t>
      </w:r>
    </w:p>
    <w:p w14:paraId="05BEC851" w14:textId="77777777" w:rsidR="008C68A2" w:rsidRPr="008C68A2" w:rsidRDefault="008C68A2" w:rsidP="008C68A2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noProof/>
          <w:sz w:val="24"/>
          <w:szCs w:val="24"/>
        </w:rPr>
      </w:pPr>
      <w:r w:rsidRPr="008C68A2">
        <w:rPr>
          <w:rFonts w:ascii="Times New Roman" w:hAnsi="Times New Roman" w:cs="Times New Roman"/>
          <w:noProof/>
          <w:sz w:val="24"/>
          <w:szCs w:val="24"/>
        </w:rPr>
        <w:t xml:space="preserve">Ming-Long Wang, A. and Shen, S.-Y. (2005) ‘On Pricing of the Up-and-Out Call-A Boundary Integral Method Approach’, </w:t>
      </w:r>
      <w:r w:rsidRPr="008C68A2">
        <w:rPr>
          <w:rFonts w:ascii="Times New Roman" w:hAnsi="Times New Roman" w:cs="Times New Roman"/>
          <w:i/>
          <w:iCs/>
          <w:noProof/>
          <w:sz w:val="24"/>
          <w:szCs w:val="24"/>
        </w:rPr>
        <w:t>Asia Pacific Management Review</w:t>
      </w:r>
      <w:r w:rsidRPr="008C68A2">
        <w:rPr>
          <w:rFonts w:ascii="Times New Roman" w:hAnsi="Times New Roman" w:cs="Times New Roman"/>
          <w:noProof/>
          <w:sz w:val="24"/>
          <w:szCs w:val="24"/>
        </w:rPr>
        <w:t>, 10(3), pp. 205–213.</w:t>
      </w:r>
    </w:p>
    <w:p w14:paraId="03178F64" w14:textId="77777777" w:rsidR="008C68A2" w:rsidRPr="008C68A2" w:rsidRDefault="008C68A2" w:rsidP="008C68A2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noProof/>
          <w:sz w:val="24"/>
          <w:szCs w:val="24"/>
        </w:rPr>
      </w:pPr>
      <w:r w:rsidRPr="008C68A2">
        <w:rPr>
          <w:rFonts w:ascii="Times New Roman" w:hAnsi="Times New Roman" w:cs="Times New Roman"/>
          <w:noProof/>
          <w:sz w:val="24"/>
          <w:szCs w:val="24"/>
        </w:rPr>
        <w:t xml:space="preserve">Risk.net (no date) </w:t>
      </w:r>
      <w:r w:rsidRPr="008C68A2">
        <w:rPr>
          <w:rFonts w:ascii="Times New Roman" w:hAnsi="Times New Roman" w:cs="Times New Roman"/>
          <w:i/>
          <w:iCs/>
          <w:noProof/>
          <w:sz w:val="24"/>
          <w:szCs w:val="24"/>
        </w:rPr>
        <w:t>Credit valuation adjustment (CVA) news and analysis articles - Risk.net</w:t>
      </w:r>
      <w:r w:rsidRPr="008C68A2">
        <w:rPr>
          <w:rFonts w:ascii="Times New Roman" w:hAnsi="Times New Roman" w:cs="Times New Roman"/>
          <w:noProof/>
          <w:sz w:val="24"/>
          <w:szCs w:val="24"/>
        </w:rPr>
        <w:t>. Available at: https://www.risk.net/topics/credit-valuation-adjustment-cva (Accessed: 27 September 2019).</w:t>
      </w:r>
    </w:p>
    <w:p w14:paraId="39E49924" w14:textId="77777777" w:rsidR="008C68A2" w:rsidRPr="008C68A2" w:rsidRDefault="008C68A2" w:rsidP="008C68A2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noProof/>
          <w:sz w:val="24"/>
        </w:rPr>
      </w:pPr>
      <w:r w:rsidRPr="008C68A2">
        <w:rPr>
          <w:rFonts w:ascii="Times New Roman" w:hAnsi="Times New Roman" w:cs="Times New Roman"/>
          <w:noProof/>
          <w:sz w:val="24"/>
          <w:szCs w:val="24"/>
        </w:rPr>
        <w:t xml:space="preserve">Saunders Anthony &amp;Allen Linda (2010) </w:t>
      </w:r>
      <w:r w:rsidRPr="008C68A2">
        <w:rPr>
          <w:rFonts w:ascii="Times New Roman" w:hAnsi="Times New Roman" w:cs="Times New Roman"/>
          <w:i/>
          <w:iCs/>
          <w:noProof/>
          <w:sz w:val="24"/>
          <w:szCs w:val="24"/>
        </w:rPr>
        <w:t>Credit Risk Measurement In and Out of the Financial Crisis</w:t>
      </w:r>
      <w:r w:rsidRPr="008C68A2">
        <w:rPr>
          <w:rFonts w:ascii="Times New Roman" w:hAnsi="Times New Roman" w:cs="Times New Roman"/>
          <w:noProof/>
          <w:sz w:val="24"/>
          <w:szCs w:val="24"/>
        </w:rPr>
        <w:t xml:space="preserve">. Third, </w:t>
      </w:r>
      <w:r w:rsidRPr="008C68A2">
        <w:rPr>
          <w:rFonts w:ascii="Times New Roman" w:hAnsi="Times New Roman" w:cs="Times New Roman"/>
          <w:i/>
          <w:iCs/>
          <w:noProof/>
          <w:sz w:val="24"/>
          <w:szCs w:val="24"/>
        </w:rPr>
        <w:t>New Approaches to Value at Risk and Other Paradigms</w:t>
      </w:r>
      <w:r w:rsidRPr="008C68A2">
        <w:rPr>
          <w:rFonts w:ascii="Times New Roman" w:hAnsi="Times New Roman" w:cs="Times New Roman"/>
          <w:noProof/>
          <w:sz w:val="24"/>
          <w:szCs w:val="24"/>
        </w:rPr>
        <w:t>. Third.</w:t>
      </w:r>
    </w:p>
    <w:p w14:paraId="11D3BB32" w14:textId="77777777" w:rsidR="006054FF" w:rsidRPr="006054FF" w:rsidRDefault="006054FF" w:rsidP="008C68A2">
      <w:pPr>
        <w:widowControl w:val="0"/>
        <w:autoSpaceDE w:val="0"/>
        <w:autoSpaceDN w:val="0"/>
        <w:adjustRightInd w:val="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fldChar w:fldCharType="end"/>
      </w:r>
    </w:p>
    <w:sectPr w:rsidR="006054FF" w:rsidRPr="006054F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AFE569F"/>
    <w:multiLevelType w:val="hybridMultilevel"/>
    <w:tmpl w:val="B28047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8FA472D"/>
    <w:multiLevelType w:val="hybridMultilevel"/>
    <w:tmpl w:val="44863B5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01291"/>
    <w:rsid w:val="0005507B"/>
    <w:rsid w:val="000A164E"/>
    <w:rsid w:val="000A3662"/>
    <w:rsid w:val="000E42C0"/>
    <w:rsid w:val="0010118C"/>
    <w:rsid w:val="0013364D"/>
    <w:rsid w:val="00143585"/>
    <w:rsid w:val="0016034B"/>
    <w:rsid w:val="00172370"/>
    <w:rsid w:val="0017277F"/>
    <w:rsid w:val="001B66AF"/>
    <w:rsid w:val="001D59EB"/>
    <w:rsid w:val="001E2176"/>
    <w:rsid w:val="00241989"/>
    <w:rsid w:val="00246C6E"/>
    <w:rsid w:val="0027579A"/>
    <w:rsid w:val="002A6C9E"/>
    <w:rsid w:val="002F147C"/>
    <w:rsid w:val="003116C3"/>
    <w:rsid w:val="00371E08"/>
    <w:rsid w:val="00394BCF"/>
    <w:rsid w:val="003A56A5"/>
    <w:rsid w:val="003B3901"/>
    <w:rsid w:val="00413C37"/>
    <w:rsid w:val="00420A25"/>
    <w:rsid w:val="00422009"/>
    <w:rsid w:val="00440F5E"/>
    <w:rsid w:val="004903E1"/>
    <w:rsid w:val="00493731"/>
    <w:rsid w:val="004C0E03"/>
    <w:rsid w:val="0050774D"/>
    <w:rsid w:val="005A3A0B"/>
    <w:rsid w:val="005A7CF2"/>
    <w:rsid w:val="005E2DC4"/>
    <w:rsid w:val="006054FF"/>
    <w:rsid w:val="0062264B"/>
    <w:rsid w:val="006C664B"/>
    <w:rsid w:val="00712AD0"/>
    <w:rsid w:val="0073083E"/>
    <w:rsid w:val="0073589B"/>
    <w:rsid w:val="00744ED0"/>
    <w:rsid w:val="00783654"/>
    <w:rsid w:val="00784EE3"/>
    <w:rsid w:val="007A0DAB"/>
    <w:rsid w:val="007A1B45"/>
    <w:rsid w:val="007E25D7"/>
    <w:rsid w:val="007E49A8"/>
    <w:rsid w:val="00801291"/>
    <w:rsid w:val="00815428"/>
    <w:rsid w:val="008C68A2"/>
    <w:rsid w:val="008C6C98"/>
    <w:rsid w:val="00915B18"/>
    <w:rsid w:val="00925C42"/>
    <w:rsid w:val="009322B0"/>
    <w:rsid w:val="00950FC4"/>
    <w:rsid w:val="009A247D"/>
    <w:rsid w:val="009B2D04"/>
    <w:rsid w:val="009F3F67"/>
    <w:rsid w:val="009F71C0"/>
    <w:rsid w:val="00A078A9"/>
    <w:rsid w:val="00A26155"/>
    <w:rsid w:val="00A26449"/>
    <w:rsid w:val="00A369E4"/>
    <w:rsid w:val="00AF6E15"/>
    <w:rsid w:val="00B1441E"/>
    <w:rsid w:val="00B1657B"/>
    <w:rsid w:val="00B80A5A"/>
    <w:rsid w:val="00BC1F8B"/>
    <w:rsid w:val="00C013D4"/>
    <w:rsid w:val="00C15205"/>
    <w:rsid w:val="00C17A1A"/>
    <w:rsid w:val="00CA24D0"/>
    <w:rsid w:val="00CA5A25"/>
    <w:rsid w:val="00CB5EF7"/>
    <w:rsid w:val="00CC4899"/>
    <w:rsid w:val="00D80107"/>
    <w:rsid w:val="00D93C98"/>
    <w:rsid w:val="00DD680C"/>
    <w:rsid w:val="00E0147A"/>
    <w:rsid w:val="00E24663"/>
    <w:rsid w:val="00E66045"/>
    <w:rsid w:val="00E8144A"/>
    <w:rsid w:val="00EA140D"/>
    <w:rsid w:val="00EA7AED"/>
    <w:rsid w:val="00EC07AC"/>
    <w:rsid w:val="00ED2940"/>
    <w:rsid w:val="00EE3C38"/>
    <w:rsid w:val="00F153E6"/>
    <w:rsid w:val="00F640A6"/>
    <w:rsid w:val="00F7641A"/>
    <w:rsid w:val="00F82E4B"/>
    <w:rsid w:val="00FA1E25"/>
    <w:rsid w:val="00FA5D4E"/>
    <w:rsid w:val="00FE7240"/>
    <w:rsid w:val="00FF6B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FB2BF9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360" w:lineRule="auto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6034B"/>
    <w:pPr>
      <w:spacing w:before="480" w:after="480" w:line="24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5A7CF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46C6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15428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2A6C9E"/>
    <w:pPr>
      <w:contextualSpacing/>
    </w:pPr>
  </w:style>
  <w:style w:type="character" w:customStyle="1" w:styleId="e24kjd">
    <w:name w:val="e24kjd"/>
    <w:basedOn w:val="DefaultParagraphFont"/>
    <w:rsid w:val="0013364D"/>
  </w:style>
  <w:style w:type="character" w:customStyle="1" w:styleId="Heading2Char">
    <w:name w:val="Heading 2 Char"/>
    <w:basedOn w:val="DefaultParagraphFont"/>
    <w:link w:val="Heading2"/>
    <w:uiPriority w:val="9"/>
    <w:rsid w:val="00246C6E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NormalWeb">
    <w:name w:val="Normal (Web)"/>
    <w:basedOn w:val="Normal"/>
    <w:uiPriority w:val="99"/>
    <w:semiHidden/>
    <w:unhideWhenUsed/>
    <w:rsid w:val="00246C6E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  <w:lang w:val="en-IN" w:eastAsia="en-IN"/>
    </w:rPr>
  </w:style>
  <w:style w:type="character" w:customStyle="1" w:styleId="Heading1Char">
    <w:name w:val="Heading 1 Char"/>
    <w:basedOn w:val="DefaultParagraphFont"/>
    <w:link w:val="Heading1"/>
    <w:uiPriority w:val="9"/>
    <w:rsid w:val="005A7CF2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mtext">
    <w:name w:val="mtext"/>
    <w:basedOn w:val="DefaultParagraphFont"/>
    <w:rsid w:val="00925C42"/>
  </w:style>
  <w:style w:type="character" w:customStyle="1" w:styleId="mo">
    <w:name w:val="mo"/>
    <w:basedOn w:val="DefaultParagraphFont"/>
    <w:rsid w:val="00925C42"/>
  </w:style>
  <w:style w:type="character" w:customStyle="1" w:styleId="mi">
    <w:name w:val="mi"/>
    <w:basedOn w:val="DefaultParagraphFont"/>
    <w:rsid w:val="00925C42"/>
  </w:style>
  <w:style w:type="character" w:customStyle="1" w:styleId="mn">
    <w:name w:val="mn"/>
    <w:basedOn w:val="DefaultParagraphFont"/>
    <w:rsid w:val="00925C42"/>
  </w:style>
  <w:style w:type="character" w:customStyle="1" w:styleId="mjxassistivemathml">
    <w:name w:val="mjx_assistive_mathml"/>
    <w:basedOn w:val="DefaultParagraphFont"/>
    <w:rsid w:val="00925C42"/>
  </w:style>
  <w:style w:type="paragraph" w:styleId="BalloonText">
    <w:name w:val="Balloon Text"/>
    <w:basedOn w:val="Normal"/>
    <w:link w:val="BalloonTextChar"/>
    <w:uiPriority w:val="99"/>
    <w:semiHidden/>
    <w:unhideWhenUsed/>
    <w:rsid w:val="00BC1F8B"/>
    <w:pPr>
      <w:spacing w:before="0"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1F8B"/>
    <w:rPr>
      <w:rFonts w:ascii="Lucida Grande" w:hAnsi="Lucida Grande" w:cs="Lucida Grande"/>
      <w:sz w:val="18"/>
      <w:szCs w:val="18"/>
    </w:rPr>
  </w:style>
  <w:style w:type="paragraph" w:customStyle="1" w:styleId="Default">
    <w:name w:val="Default"/>
    <w:rsid w:val="000A3662"/>
    <w:pPr>
      <w:widowControl w:val="0"/>
      <w:autoSpaceDE w:val="0"/>
      <w:autoSpaceDN w:val="0"/>
      <w:adjustRightInd w:val="0"/>
      <w:spacing w:after="0" w:line="240" w:lineRule="auto"/>
      <w:jc w:val="left"/>
    </w:pPr>
    <w:rPr>
      <w:rFonts w:ascii="Times New Roman" w:hAnsi="Times New Roman" w:cs="Times New Roman"/>
      <w:color w:val="000000"/>
      <w:sz w:val="24"/>
      <w:szCs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360" w:lineRule="auto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6034B"/>
    <w:pPr>
      <w:spacing w:before="480" w:after="480" w:line="24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5A7CF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46C6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15428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2A6C9E"/>
    <w:pPr>
      <w:contextualSpacing/>
    </w:pPr>
  </w:style>
  <w:style w:type="character" w:customStyle="1" w:styleId="e24kjd">
    <w:name w:val="e24kjd"/>
    <w:basedOn w:val="DefaultParagraphFont"/>
    <w:rsid w:val="0013364D"/>
  </w:style>
  <w:style w:type="character" w:customStyle="1" w:styleId="Heading2Char">
    <w:name w:val="Heading 2 Char"/>
    <w:basedOn w:val="DefaultParagraphFont"/>
    <w:link w:val="Heading2"/>
    <w:uiPriority w:val="9"/>
    <w:rsid w:val="00246C6E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NormalWeb">
    <w:name w:val="Normal (Web)"/>
    <w:basedOn w:val="Normal"/>
    <w:uiPriority w:val="99"/>
    <w:semiHidden/>
    <w:unhideWhenUsed/>
    <w:rsid w:val="00246C6E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  <w:lang w:val="en-IN" w:eastAsia="en-IN"/>
    </w:rPr>
  </w:style>
  <w:style w:type="character" w:customStyle="1" w:styleId="Heading1Char">
    <w:name w:val="Heading 1 Char"/>
    <w:basedOn w:val="DefaultParagraphFont"/>
    <w:link w:val="Heading1"/>
    <w:uiPriority w:val="9"/>
    <w:rsid w:val="005A7CF2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mtext">
    <w:name w:val="mtext"/>
    <w:basedOn w:val="DefaultParagraphFont"/>
    <w:rsid w:val="00925C42"/>
  </w:style>
  <w:style w:type="character" w:customStyle="1" w:styleId="mo">
    <w:name w:val="mo"/>
    <w:basedOn w:val="DefaultParagraphFont"/>
    <w:rsid w:val="00925C42"/>
  </w:style>
  <w:style w:type="character" w:customStyle="1" w:styleId="mi">
    <w:name w:val="mi"/>
    <w:basedOn w:val="DefaultParagraphFont"/>
    <w:rsid w:val="00925C42"/>
  </w:style>
  <w:style w:type="character" w:customStyle="1" w:styleId="mn">
    <w:name w:val="mn"/>
    <w:basedOn w:val="DefaultParagraphFont"/>
    <w:rsid w:val="00925C42"/>
  </w:style>
  <w:style w:type="character" w:customStyle="1" w:styleId="mjxassistivemathml">
    <w:name w:val="mjx_assistive_mathml"/>
    <w:basedOn w:val="DefaultParagraphFont"/>
    <w:rsid w:val="00925C42"/>
  </w:style>
  <w:style w:type="paragraph" w:styleId="BalloonText">
    <w:name w:val="Balloon Text"/>
    <w:basedOn w:val="Normal"/>
    <w:link w:val="BalloonTextChar"/>
    <w:uiPriority w:val="99"/>
    <w:semiHidden/>
    <w:unhideWhenUsed/>
    <w:rsid w:val="00BC1F8B"/>
    <w:pPr>
      <w:spacing w:before="0"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1F8B"/>
    <w:rPr>
      <w:rFonts w:ascii="Lucida Grande" w:hAnsi="Lucida Grande" w:cs="Lucida Grande"/>
      <w:sz w:val="18"/>
      <w:szCs w:val="18"/>
    </w:rPr>
  </w:style>
  <w:style w:type="paragraph" w:customStyle="1" w:styleId="Default">
    <w:name w:val="Default"/>
    <w:rsid w:val="000A3662"/>
    <w:pPr>
      <w:widowControl w:val="0"/>
      <w:autoSpaceDE w:val="0"/>
      <w:autoSpaceDN w:val="0"/>
      <w:adjustRightInd w:val="0"/>
      <w:spacing w:after="0" w:line="240" w:lineRule="auto"/>
      <w:jc w:val="left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580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78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300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2449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646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9941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06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846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6215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7583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09689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690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2843140">
          <w:marLeft w:val="3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1626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214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754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9926873">
          <w:marLeft w:val="3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7620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749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874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36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7189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287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536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39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masters.wqu.org/user/view.php?id=21612&amp;course=99" TargetMode="External"/><Relationship Id="rId12" Type="http://schemas.openxmlformats.org/officeDocument/2006/relationships/image" Target="media/image1.png"/><Relationship Id="rId13" Type="http://schemas.openxmlformats.org/officeDocument/2006/relationships/image" Target="media/image2.png"/><Relationship Id="rId14" Type="http://schemas.openxmlformats.org/officeDocument/2006/relationships/image" Target="media/image3.png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hyperlink" Target="https://masters.wqu.org/user/view.php?id=2308&amp;course=99" TargetMode="External"/><Relationship Id="rId8" Type="http://schemas.openxmlformats.org/officeDocument/2006/relationships/hyperlink" Target="https://masters.wqu.org/user/view.php?id=2482&amp;course=99" TargetMode="External"/><Relationship Id="rId9" Type="http://schemas.openxmlformats.org/officeDocument/2006/relationships/hyperlink" Target="mailto:Nishan%20Agarwal%20(agarwalnishan5@gmail.com)" TargetMode="External"/><Relationship Id="rId10" Type="http://schemas.openxmlformats.org/officeDocument/2006/relationships/hyperlink" Target="https://masters.wqu.org/user/view.php?id=14760&amp;course=99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5F1A5E0-AAC4-3049-A46C-91248F8672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6</TotalTime>
  <Pages>12</Pages>
  <Words>1775</Words>
  <Characters>10119</Characters>
  <Application>Microsoft Macintosh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18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</dc:creator>
  <cp:lastModifiedBy>Dhruv Agrawal</cp:lastModifiedBy>
  <cp:revision>21</cp:revision>
  <dcterms:created xsi:type="dcterms:W3CDTF">2019-09-29T15:29:00Z</dcterms:created>
  <dcterms:modified xsi:type="dcterms:W3CDTF">2019-09-30T06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58a1957-1988-31f5-9ec0-f4067cbc9609</vt:lpwstr>
  </property>
  <property fmtid="{D5CDD505-2E9C-101B-9397-08002B2CF9AE}" pid="24" name="Mendeley Citation Style_1">
    <vt:lpwstr>http://www.zotero.org/styles/harvard1</vt:lpwstr>
  </property>
</Properties>
</file>